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FB02CA4" w14:textId="77777777" w:rsidR="007C1D88" w:rsidRDefault="007C1D88" w:rsidP="007C1D88">
      <w:pPr>
        <w:pStyle w:val="Ttulo1"/>
      </w:pPr>
      <w:r>
        <w:t>RESULTADOS</w:t>
      </w:r>
    </w:p>
    <w:p w14:paraId="24AD7F73" w14:textId="77777777" w:rsidR="007C1D88" w:rsidRPr="00DB07A1" w:rsidRDefault="007C1D88" w:rsidP="007C1D88">
      <w:pPr>
        <w:ind w:left="576"/>
      </w:pPr>
    </w:p>
    <w:p w14:paraId="2EFF1999" w14:textId="00560624" w:rsidR="007C1D88" w:rsidRDefault="007C1D88" w:rsidP="007C1D88">
      <w:pPr>
        <w:pStyle w:val="Legenda"/>
        <w:keepNext/>
        <w:framePr w:wrap="notBeside"/>
      </w:pPr>
      <w:bookmarkStart w:id="0" w:name="_Ref60929810"/>
      <w:r>
        <w:t xml:space="preserve">Tabela </w:t>
      </w:r>
      <w:r>
        <w:fldChar w:fldCharType="begin"/>
      </w:r>
      <w:r>
        <w:instrText xml:space="preserve"> SEQ Tabela \* ARABIC </w:instrText>
      </w:r>
      <w:r>
        <w:fldChar w:fldCharType="separate"/>
      </w:r>
      <w:r w:rsidR="006E03FF">
        <w:rPr>
          <w:noProof/>
        </w:rPr>
        <w:t>1</w:t>
      </w:r>
      <w:r>
        <w:fldChar w:fldCharType="end"/>
      </w:r>
      <w:bookmarkEnd w:id="0"/>
      <w:r>
        <w:t xml:space="preserve"> - Resultados dos experimentos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563"/>
        <w:gridCol w:w="795"/>
        <w:gridCol w:w="1101"/>
        <w:gridCol w:w="1101"/>
        <w:gridCol w:w="884"/>
        <w:gridCol w:w="922"/>
        <w:gridCol w:w="932"/>
        <w:gridCol w:w="1050"/>
        <w:gridCol w:w="845"/>
        <w:gridCol w:w="878"/>
      </w:tblGrid>
      <w:tr w:rsidR="007C1D88" w:rsidRPr="009C7033" w14:paraId="1C3B7E98" w14:textId="77777777" w:rsidTr="00A03B6B">
        <w:trPr>
          <w:trHeight w:val="312"/>
        </w:trPr>
        <w:tc>
          <w:tcPr>
            <w:tcW w:w="310" w:type="pct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85CC9D" w14:textId="77777777" w:rsidR="007C1D88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 w:rsidRPr="009776FB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Tempo</w:t>
            </w:r>
          </w:p>
          <w:p w14:paraId="27076832" w14:textId="77777777" w:rsidR="007C1D88" w:rsidRPr="009776FB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(h)</w:t>
            </w:r>
          </w:p>
        </w:tc>
        <w:tc>
          <w:tcPr>
            <w:tcW w:w="438" w:type="pct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3512BD" w14:textId="77777777" w:rsidR="007C1D88" w:rsidRPr="009776FB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 w:rsidRPr="009776FB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Percentual</w:t>
            </w:r>
          </w:p>
        </w:tc>
        <w:tc>
          <w:tcPr>
            <w:tcW w:w="607" w:type="pct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vAlign w:val="center"/>
          </w:tcPr>
          <w:p w14:paraId="291CCEED" w14:textId="77777777" w:rsidR="007C1D88" w:rsidRPr="009776FB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 xml:space="preserve">Mesocosmos </w:t>
            </w:r>
          </w:p>
        </w:tc>
        <w:tc>
          <w:tcPr>
            <w:tcW w:w="607" w:type="pct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3B3403" w14:textId="77777777" w:rsidR="007C1D88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 w:rsidRPr="009776FB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Bacillariophyta</w:t>
            </w:r>
          </w:p>
          <w:p w14:paraId="67472FBA" w14:textId="77777777" w:rsidR="007C1D88" w:rsidRPr="0058040D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vertAlign w:val="subscript"/>
                <w:lang w:eastAsia="pt-BR"/>
              </w:rPr>
            </w:pPr>
            <w:r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(Cel mL</w:t>
            </w:r>
            <w:r>
              <w:rPr>
                <w:rFonts w:eastAsia="Times New Roman" w:cs="Times New Roman"/>
                <w:b/>
                <w:bCs/>
                <w:sz w:val="14"/>
                <w:szCs w:val="14"/>
                <w:vertAlign w:val="superscript"/>
                <w:lang w:eastAsia="pt-BR"/>
              </w:rPr>
              <w:t>-1</w:t>
            </w:r>
            <w:r w:rsidRPr="0058040D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)</w:t>
            </w:r>
          </w:p>
        </w:tc>
        <w:tc>
          <w:tcPr>
            <w:tcW w:w="487" w:type="pct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FEEE34" w14:textId="77777777" w:rsidR="007C1D88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 w:rsidRPr="009776FB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Charophyta</w:t>
            </w:r>
          </w:p>
          <w:p w14:paraId="3F050F7E" w14:textId="77777777" w:rsidR="007C1D88" w:rsidRPr="009776FB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(Cel mL</w:t>
            </w:r>
            <w:r>
              <w:rPr>
                <w:rFonts w:eastAsia="Times New Roman" w:cs="Times New Roman"/>
                <w:b/>
                <w:bCs/>
                <w:sz w:val="14"/>
                <w:szCs w:val="14"/>
                <w:vertAlign w:val="superscript"/>
                <w:lang w:eastAsia="pt-BR"/>
              </w:rPr>
              <w:t>-1</w:t>
            </w:r>
            <w:r w:rsidRPr="0058040D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)</w:t>
            </w:r>
          </w:p>
        </w:tc>
        <w:tc>
          <w:tcPr>
            <w:tcW w:w="508" w:type="pct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301D01" w14:textId="77777777" w:rsidR="007C1D88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 w:rsidRPr="009776FB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Chlorophyta</w:t>
            </w:r>
          </w:p>
          <w:p w14:paraId="10D58D1A" w14:textId="77777777" w:rsidR="007C1D88" w:rsidRPr="009776FB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(Cel mL</w:t>
            </w:r>
            <w:r>
              <w:rPr>
                <w:rFonts w:eastAsia="Times New Roman" w:cs="Times New Roman"/>
                <w:b/>
                <w:bCs/>
                <w:sz w:val="14"/>
                <w:szCs w:val="14"/>
                <w:vertAlign w:val="superscript"/>
                <w:lang w:eastAsia="pt-BR"/>
              </w:rPr>
              <w:t>-1</w:t>
            </w:r>
            <w:r w:rsidRPr="0058040D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)</w:t>
            </w:r>
          </w:p>
        </w:tc>
        <w:tc>
          <w:tcPr>
            <w:tcW w:w="514" w:type="pct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92DAD6" w14:textId="77777777" w:rsidR="007C1D88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 w:rsidRPr="009776FB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Cryptophyta</w:t>
            </w:r>
          </w:p>
          <w:p w14:paraId="7BE22D03" w14:textId="77777777" w:rsidR="007C1D88" w:rsidRPr="009776FB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(Cel mL</w:t>
            </w:r>
            <w:r>
              <w:rPr>
                <w:rFonts w:eastAsia="Times New Roman" w:cs="Times New Roman"/>
                <w:b/>
                <w:bCs/>
                <w:sz w:val="14"/>
                <w:szCs w:val="14"/>
                <w:vertAlign w:val="superscript"/>
                <w:lang w:eastAsia="pt-BR"/>
              </w:rPr>
              <w:t>-1</w:t>
            </w:r>
            <w:r w:rsidRPr="0058040D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)</w:t>
            </w:r>
          </w:p>
        </w:tc>
        <w:tc>
          <w:tcPr>
            <w:tcW w:w="579" w:type="pct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E5D43C" w14:textId="77777777" w:rsidR="007C1D88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 w:rsidRPr="009776FB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Cyanobacteria</w:t>
            </w:r>
          </w:p>
          <w:p w14:paraId="420BDD49" w14:textId="77777777" w:rsidR="007C1D88" w:rsidRPr="009776FB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(Cel mL</w:t>
            </w:r>
            <w:r>
              <w:rPr>
                <w:rFonts w:eastAsia="Times New Roman" w:cs="Times New Roman"/>
                <w:b/>
                <w:bCs/>
                <w:sz w:val="14"/>
                <w:szCs w:val="14"/>
                <w:vertAlign w:val="superscript"/>
                <w:lang w:eastAsia="pt-BR"/>
              </w:rPr>
              <w:t>-1</w:t>
            </w:r>
            <w:r w:rsidRPr="0058040D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)</w:t>
            </w:r>
          </w:p>
        </w:tc>
        <w:tc>
          <w:tcPr>
            <w:tcW w:w="466" w:type="pct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350B0A" w14:textId="77777777" w:rsidR="007C1D88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 w:rsidRPr="009776FB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Euglenozoa</w:t>
            </w:r>
          </w:p>
          <w:p w14:paraId="79F57072" w14:textId="77777777" w:rsidR="007C1D88" w:rsidRPr="009776FB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(Cel mL</w:t>
            </w:r>
            <w:r>
              <w:rPr>
                <w:rFonts w:eastAsia="Times New Roman" w:cs="Times New Roman"/>
                <w:b/>
                <w:bCs/>
                <w:sz w:val="14"/>
                <w:szCs w:val="14"/>
                <w:vertAlign w:val="superscript"/>
                <w:lang w:eastAsia="pt-BR"/>
              </w:rPr>
              <w:t>-1</w:t>
            </w:r>
            <w:r w:rsidRPr="0058040D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)</w:t>
            </w:r>
          </w:p>
        </w:tc>
        <w:tc>
          <w:tcPr>
            <w:tcW w:w="484" w:type="pct"/>
            <w:tcBorders>
              <w:top w:val="single" w:sz="12" w:space="0" w:color="auto"/>
              <w:left w:val="nil"/>
              <w:bottom w:val="doub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E7C23E" w14:textId="77777777" w:rsidR="007C1D88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 w:rsidRPr="009776FB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Ochrophyta</w:t>
            </w:r>
          </w:p>
          <w:p w14:paraId="7113B60A" w14:textId="77777777" w:rsidR="007C1D88" w:rsidRPr="009776FB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</w:pPr>
            <w:r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(Cel mL</w:t>
            </w:r>
            <w:r>
              <w:rPr>
                <w:rFonts w:eastAsia="Times New Roman" w:cs="Times New Roman"/>
                <w:b/>
                <w:bCs/>
                <w:sz w:val="14"/>
                <w:szCs w:val="14"/>
                <w:vertAlign w:val="superscript"/>
                <w:lang w:eastAsia="pt-BR"/>
              </w:rPr>
              <w:t>-1</w:t>
            </w:r>
            <w:r w:rsidRPr="0058040D">
              <w:rPr>
                <w:rFonts w:eastAsia="Times New Roman" w:cs="Times New Roman"/>
                <w:b/>
                <w:bCs/>
                <w:sz w:val="14"/>
                <w:szCs w:val="14"/>
                <w:lang w:eastAsia="pt-BR"/>
              </w:rPr>
              <w:t>)</w:t>
            </w:r>
          </w:p>
        </w:tc>
      </w:tr>
      <w:tr w:rsidR="007C1D88" w:rsidRPr="009C7033" w14:paraId="44CDDC16" w14:textId="77777777" w:rsidTr="00A03B6B">
        <w:trPr>
          <w:trHeight w:val="312"/>
        </w:trPr>
        <w:tc>
          <w:tcPr>
            <w:tcW w:w="310" w:type="pct"/>
            <w:vMerge w:val="restart"/>
            <w:tcBorders>
              <w:top w:val="doub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174427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438" w:type="pct"/>
            <w:vMerge w:val="restart"/>
            <w:tcBorders>
              <w:top w:val="doub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427BB3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607" w:type="pct"/>
            <w:tcBorders>
              <w:top w:val="double" w:sz="4" w:space="0" w:color="auto"/>
              <w:left w:val="nil"/>
              <w:right w:val="nil"/>
            </w:tcBorders>
            <w:vAlign w:val="center"/>
          </w:tcPr>
          <w:p w14:paraId="1346B00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</w:t>
            </w:r>
          </w:p>
        </w:tc>
        <w:tc>
          <w:tcPr>
            <w:tcW w:w="607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DB13F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215</w:t>
            </w:r>
          </w:p>
        </w:tc>
        <w:tc>
          <w:tcPr>
            <w:tcW w:w="487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8EEE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3</w:t>
            </w:r>
          </w:p>
        </w:tc>
        <w:tc>
          <w:tcPr>
            <w:tcW w:w="508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10D78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502</w:t>
            </w:r>
          </w:p>
        </w:tc>
        <w:tc>
          <w:tcPr>
            <w:tcW w:w="514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29FD5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25</w:t>
            </w:r>
          </w:p>
        </w:tc>
        <w:tc>
          <w:tcPr>
            <w:tcW w:w="579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8A03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15826</w:t>
            </w:r>
          </w:p>
        </w:tc>
        <w:tc>
          <w:tcPr>
            <w:tcW w:w="466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80F7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66</w:t>
            </w:r>
          </w:p>
        </w:tc>
        <w:tc>
          <w:tcPr>
            <w:tcW w:w="484" w:type="pct"/>
            <w:tcBorders>
              <w:top w:val="doub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610C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4DFFF657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8810A4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973971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6279072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4584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90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B985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01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5F7DA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184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4067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913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825A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9561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A909E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52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ECB59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69BDA724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F9A4B2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</w:tcPr>
          <w:p w14:paraId="0D434A4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2" w:space="0" w:color="auto"/>
              <w:right w:val="nil"/>
            </w:tcBorders>
            <w:vAlign w:val="center"/>
          </w:tcPr>
          <w:p w14:paraId="6985578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</w:t>
            </w:r>
          </w:p>
        </w:tc>
        <w:tc>
          <w:tcPr>
            <w:tcW w:w="60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7C297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359</w:t>
            </w:r>
          </w:p>
        </w:tc>
        <w:tc>
          <w:tcPr>
            <w:tcW w:w="48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5090E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508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D2D3D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299</w:t>
            </w:r>
          </w:p>
        </w:tc>
        <w:tc>
          <w:tcPr>
            <w:tcW w:w="51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916B41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77</w:t>
            </w:r>
          </w:p>
        </w:tc>
        <w:tc>
          <w:tcPr>
            <w:tcW w:w="579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083C1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50710</w:t>
            </w:r>
          </w:p>
        </w:tc>
        <w:tc>
          <w:tcPr>
            <w:tcW w:w="466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F5EE6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4</w:t>
            </w:r>
          </w:p>
        </w:tc>
        <w:tc>
          <w:tcPr>
            <w:tcW w:w="48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C7100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33377514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BC1F36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AA4BD9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right w:val="nil"/>
            </w:tcBorders>
            <w:vAlign w:val="center"/>
          </w:tcPr>
          <w:p w14:paraId="2D0B3D8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432EF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08</w:t>
            </w:r>
          </w:p>
        </w:tc>
        <w:tc>
          <w:tcPr>
            <w:tcW w:w="48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6CAC6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508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1F48A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909</w:t>
            </w:r>
          </w:p>
        </w:tc>
        <w:tc>
          <w:tcPr>
            <w:tcW w:w="51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3423C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49</w:t>
            </w:r>
          </w:p>
        </w:tc>
        <w:tc>
          <w:tcPr>
            <w:tcW w:w="579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4EABE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25141</w:t>
            </w:r>
          </w:p>
        </w:tc>
        <w:tc>
          <w:tcPr>
            <w:tcW w:w="466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6298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48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1484C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7A0083BC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1935A7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D02EED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34914C9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34870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228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C5A7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4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7D2B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823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7C5D0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55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098A2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78631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05748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4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5072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03E7FFAF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</w:tcPr>
          <w:p w14:paraId="00CACD5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33666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2" w:space="0" w:color="auto"/>
              <w:right w:val="nil"/>
            </w:tcBorders>
            <w:vAlign w:val="center"/>
          </w:tcPr>
          <w:p w14:paraId="71EB7BC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</w:t>
            </w:r>
          </w:p>
        </w:tc>
        <w:tc>
          <w:tcPr>
            <w:tcW w:w="60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F8F6F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13</w:t>
            </w:r>
          </w:p>
        </w:tc>
        <w:tc>
          <w:tcPr>
            <w:tcW w:w="48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27EC1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508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99711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040</w:t>
            </w:r>
          </w:p>
        </w:tc>
        <w:tc>
          <w:tcPr>
            <w:tcW w:w="51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9482D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78</w:t>
            </w:r>
          </w:p>
        </w:tc>
        <w:tc>
          <w:tcPr>
            <w:tcW w:w="579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6CDCE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03022</w:t>
            </w:r>
          </w:p>
        </w:tc>
        <w:tc>
          <w:tcPr>
            <w:tcW w:w="466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D647A5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7</w:t>
            </w:r>
          </w:p>
        </w:tc>
        <w:tc>
          <w:tcPr>
            <w:tcW w:w="48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B63A5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21D1A823" w14:textId="77777777" w:rsidTr="00A03B6B">
        <w:trPr>
          <w:trHeight w:val="312"/>
        </w:trPr>
        <w:tc>
          <w:tcPr>
            <w:tcW w:w="310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48904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2</w:t>
            </w:r>
          </w:p>
        </w:tc>
        <w:tc>
          <w:tcPr>
            <w:tcW w:w="438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D3B40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00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right w:val="nil"/>
            </w:tcBorders>
            <w:vAlign w:val="center"/>
          </w:tcPr>
          <w:p w14:paraId="4CAD7DD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1045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976</w:t>
            </w:r>
          </w:p>
        </w:tc>
        <w:tc>
          <w:tcPr>
            <w:tcW w:w="48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0145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609</w:t>
            </w:r>
          </w:p>
        </w:tc>
        <w:tc>
          <w:tcPr>
            <w:tcW w:w="508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7F5F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234</w:t>
            </w:r>
          </w:p>
        </w:tc>
        <w:tc>
          <w:tcPr>
            <w:tcW w:w="51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93C15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26</w:t>
            </w:r>
          </w:p>
        </w:tc>
        <w:tc>
          <w:tcPr>
            <w:tcW w:w="579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6D4B2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08674</w:t>
            </w:r>
          </w:p>
        </w:tc>
        <w:tc>
          <w:tcPr>
            <w:tcW w:w="466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8C62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2</w:t>
            </w:r>
          </w:p>
        </w:tc>
        <w:tc>
          <w:tcPr>
            <w:tcW w:w="48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6755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35CB47D2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32C0C6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E47C0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1777ADC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529ED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21868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42EA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5334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F0F1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21718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11DAD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0211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043D0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5334760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A5D26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228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51D8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21FB209F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28F137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EA7D5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2" w:space="0" w:color="auto"/>
              <w:right w:val="nil"/>
            </w:tcBorders>
            <w:vAlign w:val="center"/>
          </w:tcPr>
          <w:p w14:paraId="1FD76CE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</w:t>
            </w:r>
          </w:p>
        </w:tc>
        <w:tc>
          <w:tcPr>
            <w:tcW w:w="60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792B1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575</w:t>
            </w:r>
          </w:p>
        </w:tc>
        <w:tc>
          <w:tcPr>
            <w:tcW w:w="48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76D70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74</w:t>
            </w:r>
          </w:p>
        </w:tc>
        <w:tc>
          <w:tcPr>
            <w:tcW w:w="508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2471A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53</w:t>
            </w:r>
          </w:p>
        </w:tc>
        <w:tc>
          <w:tcPr>
            <w:tcW w:w="51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27DC8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2</w:t>
            </w:r>
          </w:p>
        </w:tc>
        <w:tc>
          <w:tcPr>
            <w:tcW w:w="579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449D0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86648</w:t>
            </w:r>
          </w:p>
        </w:tc>
        <w:tc>
          <w:tcPr>
            <w:tcW w:w="466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49225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2</w:t>
            </w:r>
          </w:p>
        </w:tc>
        <w:tc>
          <w:tcPr>
            <w:tcW w:w="48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6FC5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25E31B23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A1F422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 w:val="restar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39126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607" w:type="pct"/>
            <w:tcBorders>
              <w:top w:val="nil"/>
              <w:left w:val="nil"/>
              <w:right w:val="nil"/>
            </w:tcBorders>
            <w:vAlign w:val="center"/>
          </w:tcPr>
          <w:p w14:paraId="1483E38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BC209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79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3AE7F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2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1E7E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703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89E4A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93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5B7C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89496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392B3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3B742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02D5D288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494DEF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39732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6D029FF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BEAA0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3912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EBC4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619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D96D1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6035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3B1D3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206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DA01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23036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53D15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508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31D4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1CE99A67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</w:tcPr>
          <w:p w14:paraId="5FFA5A4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677DA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2" w:space="0" w:color="auto"/>
              <w:right w:val="nil"/>
            </w:tcBorders>
            <w:vAlign w:val="center"/>
          </w:tcPr>
          <w:p w14:paraId="774CC1F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</w:t>
            </w:r>
          </w:p>
        </w:tc>
        <w:tc>
          <w:tcPr>
            <w:tcW w:w="60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BB01F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787</w:t>
            </w:r>
          </w:p>
        </w:tc>
        <w:tc>
          <w:tcPr>
            <w:tcW w:w="48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465E4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065</w:t>
            </w:r>
          </w:p>
        </w:tc>
        <w:tc>
          <w:tcPr>
            <w:tcW w:w="508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99BC0E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3962</w:t>
            </w:r>
          </w:p>
        </w:tc>
        <w:tc>
          <w:tcPr>
            <w:tcW w:w="51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453CF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544</w:t>
            </w:r>
          </w:p>
        </w:tc>
        <w:tc>
          <w:tcPr>
            <w:tcW w:w="579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405C5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349226</w:t>
            </w:r>
          </w:p>
        </w:tc>
        <w:tc>
          <w:tcPr>
            <w:tcW w:w="466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227D0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12</w:t>
            </w:r>
          </w:p>
        </w:tc>
        <w:tc>
          <w:tcPr>
            <w:tcW w:w="48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24053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37CCF807" w14:textId="77777777" w:rsidTr="00A03B6B">
        <w:trPr>
          <w:trHeight w:val="312"/>
        </w:trPr>
        <w:tc>
          <w:tcPr>
            <w:tcW w:w="310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8D51F7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68</w:t>
            </w:r>
          </w:p>
        </w:tc>
        <w:tc>
          <w:tcPr>
            <w:tcW w:w="438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4B4A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00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right w:val="nil"/>
            </w:tcBorders>
            <w:vAlign w:val="center"/>
          </w:tcPr>
          <w:p w14:paraId="2232584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70B8A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655</w:t>
            </w:r>
          </w:p>
        </w:tc>
        <w:tc>
          <w:tcPr>
            <w:tcW w:w="48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91FA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162</w:t>
            </w:r>
          </w:p>
        </w:tc>
        <w:tc>
          <w:tcPr>
            <w:tcW w:w="508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F152D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130</w:t>
            </w:r>
          </w:p>
        </w:tc>
        <w:tc>
          <w:tcPr>
            <w:tcW w:w="51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03040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46</w:t>
            </w:r>
          </w:p>
        </w:tc>
        <w:tc>
          <w:tcPr>
            <w:tcW w:w="579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D596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99905</w:t>
            </w:r>
          </w:p>
        </w:tc>
        <w:tc>
          <w:tcPr>
            <w:tcW w:w="466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1AAED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23</w:t>
            </w:r>
          </w:p>
        </w:tc>
        <w:tc>
          <w:tcPr>
            <w:tcW w:w="48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B318D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7BCAE85D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D53EB3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72E86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7E49BDC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038F9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977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A90C3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505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785C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144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E3382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03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DC70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56123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8F40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37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6183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0D2E024F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2412C7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530A9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2" w:space="0" w:color="auto"/>
              <w:right w:val="nil"/>
            </w:tcBorders>
            <w:vAlign w:val="center"/>
          </w:tcPr>
          <w:p w14:paraId="51C9783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</w:t>
            </w:r>
          </w:p>
        </w:tc>
        <w:tc>
          <w:tcPr>
            <w:tcW w:w="60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16263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079</w:t>
            </w:r>
          </w:p>
        </w:tc>
        <w:tc>
          <w:tcPr>
            <w:tcW w:w="48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C490A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952</w:t>
            </w:r>
          </w:p>
        </w:tc>
        <w:tc>
          <w:tcPr>
            <w:tcW w:w="508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ED2E0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843</w:t>
            </w:r>
          </w:p>
        </w:tc>
        <w:tc>
          <w:tcPr>
            <w:tcW w:w="51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0ABB1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20</w:t>
            </w:r>
          </w:p>
        </w:tc>
        <w:tc>
          <w:tcPr>
            <w:tcW w:w="579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B7922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30314</w:t>
            </w:r>
          </w:p>
        </w:tc>
        <w:tc>
          <w:tcPr>
            <w:tcW w:w="466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6EE29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31</w:t>
            </w:r>
          </w:p>
        </w:tc>
        <w:tc>
          <w:tcPr>
            <w:tcW w:w="48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F7DEE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2EE579CB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91B366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025BD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  <w:p w14:paraId="4989315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right w:val="nil"/>
            </w:tcBorders>
            <w:vAlign w:val="center"/>
          </w:tcPr>
          <w:p w14:paraId="2F36132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8A468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327</w:t>
            </w:r>
          </w:p>
        </w:tc>
        <w:tc>
          <w:tcPr>
            <w:tcW w:w="48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C107E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985</w:t>
            </w:r>
          </w:p>
        </w:tc>
        <w:tc>
          <w:tcPr>
            <w:tcW w:w="508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8243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112</w:t>
            </w:r>
          </w:p>
        </w:tc>
        <w:tc>
          <w:tcPr>
            <w:tcW w:w="51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725E5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43</w:t>
            </w:r>
          </w:p>
        </w:tc>
        <w:tc>
          <w:tcPr>
            <w:tcW w:w="579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9951C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38687</w:t>
            </w:r>
          </w:p>
        </w:tc>
        <w:tc>
          <w:tcPr>
            <w:tcW w:w="466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3C90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6</w:t>
            </w:r>
          </w:p>
        </w:tc>
        <w:tc>
          <w:tcPr>
            <w:tcW w:w="48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54F7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53BBF150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47E2F1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E291F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7A06015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6FA18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088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3C5C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856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173D0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6618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8E334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005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52FC6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24789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AA80D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70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1DAE7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67</w:t>
            </w:r>
          </w:p>
        </w:tc>
      </w:tr>
      <w:tr w:rsidR="007C1D88" w:rsidRPr="009C7033" w14:paraId="2962A0A1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25664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D2627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2" w:space="0" w:color="auto"/>
              <w:right w:val="nil"/>
            </w:tcBorders>
            <w:vAlign w:val="center"/>
          </w:tcPr>
          <w:p w14:paraId="2F17C4E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</w:t>
            </w:r>
          </w:p>
        </w:tc>
        <w:tc>
          <w:tcPr>
            <w:tcW w:w="60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E96D6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226</w:t>
            </w:r>
          </w:p>
        </w:tc>
        <w:tc>
          <w:tcPr>
            <w:tcW w:w="48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176EB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969</w:t>
            </w:r>
          </w:p>
        </w:tc>
        <w:tc>
          <w:tcPr>
            <w:tcW w:w="508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007D2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341</w:t>
            </w:r>
          </w:p>
        </w:tc>
        <w:tc>
          <w:tcPr>
            <w:tcW w:w="51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CE7DB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628</w:t>
            </w:r>
          </w:p>
        </w:tc>
        <w:tc>
          <w:tcPr>
            <w:tcW w:w="579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B8A31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780519</w:t>
            </w:r>
          </w:p>
        </w:tc>
        <w:tc>
          <w:tcPr>
            <w:tcW w:w="466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5508F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71</w:t>
            </w:r>
          </w:p>
        </w:tc>
        <w:tc>
          <w:tcPr>
            <w:tcW w:w="48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4529D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6863839E" w14:textId="77777777" w:rsidTr="00A03B6B">
        <w:trPr>
          <w:trHeight w:val="312"/>
        </w:trPr>
        <w:tc>
          <w:tcPr>
            <w:tcW w:w="310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B9089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36</w:t>
            </w:r>
          </w:p>
        </w:tc>
        <w:tc>
          <w:tcPr>
            <w:tcW w:w="438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8A98D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&lt;70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right w:val="nil"/>
            </w:tcBorders>
            <w:vAlign w:val="center"/>
          </w:tcPr>
          <w:p w14:paraId="001634B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21F2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4122</w:t>
            </w:r>
          </w:p>
        </w:tc>
        <w:tc>
          <w:tcPr>
            <w:tcW w:w="48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A336D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765</w:t>
            </w:r>
          </w:p>
        </w:tc>
        <w:tc>
          <w:tcPr>
            <w:tcW w:w="508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7B21B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2178</w:t>
            </w:r>
          </w:p>
        </w:tc>
        <w:tc>
          <w:tcPr>
            <w:tcW w:w="51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C9DE0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900</w:t>
            </w:r>
          </w:p>
        </w:tc>
        <w:tc>
          <w:tcPr>
            <w:tcW w:w="579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58476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706829</w:t>
            </w:r>
          </w:p>
        </w:tc>
        <w:tc>
          <w:tcPr>
            <w:tcW w:w="466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81A7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3</w:t>
            </w:r>
          </w:p>
        </w:tc>
        <w:tc>
          <w:tcPr>
            <w:tcW w:w="48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DC8EE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3946FE74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CBD31B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93A3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75AADF5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46EF8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7059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5F457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452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7B32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3021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0B45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863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341B6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441670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0CA43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043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04FC1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01</w:t>
            </w:r>
          </w:p>
        </w:tc>
      </w:tr>
      <w:tr w:rsidR="007C1D88" w:rsidRPr="009C7033" w14:paraId="5C85BDE1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39C7FB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DD0FB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2" w:space="0" w:color="auto"/>
              <w:right w:val="nil"/>
            </w:tcBorders>
            <w:vAlign w:val="center"/>
          </w:tcPr>
          <w:p w14:paraId="1CB1813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</w:t>
            </w:r>
          </w:p>
        </w:tc>
        <w:tc>
          <w:tcPr>
            <w:tcW w:w="60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B7776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8154</w:t>
            </w:r>
          </w:p>
        </w:tc>
        <w:tc>
          <w:tcPr>
            <w:tcW w:w="48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6D2C8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265</w:t>
            </w:r>
          </w:p>
        </w:tc>
        <w:tc>
          <w:tcPr>
            <w:tcW w:w="508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52C72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4864</w:t>
            </w:r>
          </w:p>
        </w:tc>
        <w:tc>
          <w:tcPr>
            <w:tcW w:w="51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B0252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645</w:t>
            </w:r>
          </w:p>
        </w:tc>
        <w:tc>
          <w:tcPr>
            <w:tcW w:w="579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8D086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227544</w:t>
            </w:r>
          </w:p>
        </w:tc>
        <w:tc>
          <w:tcPr>
            <w:tcW w:w="466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B873D3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382</w:t>
            </w:r>
          </w:p>
        </w:tc>
        <w:tc>
          <w:tcPr>
            <w:tcW w:w="48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E4447D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32</w:t>
            </w:r>
          </w:p>
        </w:tc>
      </w:tr>
      <w:tr w:rsidR="007C1D88" w:rsidRPr="009C7033" w14:paraId="77C3AAC4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1D23D5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886CA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right w:val="nil"/>
            </w:tcBorders>
            <w:vAlign w:val="center"/>
          </w:tcPr>
          <w:p w14:paraId="11BD1D0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F97F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653</w:t>
            </w:r>
          </w:p>
        </w:tc>
        <w:tc>
          <w:tcPr>
            <w:tcW w:w="48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46CE2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91</w:t>
            </w:r>
          </w:p>
        </w:tc>
        <w:tc>
          <w:tcPr>
            <w:tcW w:w="508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608B9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933</w:t>
            </w:r>
          </w:p>
        </w:tc>
        <w:tc>
          <w:tcPr>
            <w:tcW w:w="51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6C66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60</w:t>
            </w:r>
          </w:p>
        </w:tc>
        <w:tc>
          <w:tcPr>
            <w:tcW w:w="579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6A5B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95864</w:t>
            </w:r>
          </w:p>
        </w:tc>
        <w:tc>
          <w:tcPr>
            <w:tcW w:w="466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FB20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92</w:t>
            </w:r>
          </w:p>
        </w:tc>
        <w:tc>
          <w:tcPr>
            <w:tcW w:w="48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D5C8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2923F700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87B077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DAD14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6F9B513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88265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6168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4A73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463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FF8BE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9192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6C2C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659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8A5BE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688710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F4751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747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3C30A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5A92CB2C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C77D8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27D5F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2" w:space="0" w:color="auto"/>
              <w:right w:val="nil"/>
            </w:tcBorders>
            <w:vAlign w:val="center"/>
          </w:tcPr>
          <w:p w14:paraId="4E4980B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</w:t>
            </w:r>
          </w:p>
        </w:tc>
        <w:tc>
          <w:tcPr>
            <w:tcW w:w="60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DAACE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3637</w:t>
            </w:r>
          </w:p>
        </w:tc>
        <w:tc>
          <w:tcPr>
            <w:tcW w:w="48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276F3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808</w:t>
            </w:r>
          </w:p>
        </w:tc>
        <w:tc>
          <w:tcPr>
            <w:tcW w:w="508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E2301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7799</w:t>
            </w:r>
          </w:p>
        </w:tc>
        <w:tc>
          <w:tcPr>
            <w:tcW w:w="51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5B315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063</w:t>
            </w:r>
          </w:p>
        </w:tc>
        <w:tc>
          <w:tcPr>
            <w:tcW w:w="579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812BA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350334</w:t>
            </w:r>
          </w:p>
        </w:tc>
        <w:tc>
          <w:tcPr>
            <w:tcW w:w="466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73827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974</w:t>
            </w:r>
          </w:p>
        </w:tc>
        <w:tc>
          <w:tcPr>
            <w:tcW w:w="48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6144A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26588CA4" w14:textId="77777777" w:rsidTr="00A03B6B">
        <w:trPr>
          <w:trHeight w:val="312"/>
        </w:trPr>
        <w:tc>
          <w:tcPr>
            <w:tcW w:w="310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C894C6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04</w:t>
            </w:r>
          </w:p>
        </w:tc>
        <w:tc>
          <w:tcPr>
            <w:tcW w:w="438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4B0B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&lt;70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right w:val="nil"/>
            </w:tcBorders>
            <w:vAlign w:val="center"/>
          </w:tcPr>
          <w:p w14:paraId="483CE14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C525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0257</w:t>
            </w:r>
          </w:p>
        </w:tc>
        <w:tc>
          <w:tcPr>
            <w:tcW w:w="48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0FA7C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148</w:t>
            </w:r>
          </w:p>
        </w:tc>
        <w:tc>
          <w:tcPr>
            <w:tcW w:w="508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349E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9971</w:t>
            </w:r>
          </w:p>
        </w:tc>
        <w:tc>
          <w:tcPr>
            <w:tcW w:w="51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5775B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13</w:t>
            </w:r>
          </w:p>
        </w:tc>
        <w:tc>
          <w:tcPr>
            <w:tcW w:w="579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ADF6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751455</w:t>
            </w:r>
          </w:p>
        </w:tc>
        <w:tc>
          <w:tcPr>
            <w:tcW w:w="466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69D6B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87</w:t>
            </w:r>
          </w:p>
        </w:tc>
        <w:tc>
          <w:tcPr>
            <w:tcW w:w="48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5F62A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0</w:t>
            </w:r>
          </w:p>
        </w:tc>
      </w:tr>
      <w:tr w:rsidR="007C1D88" w:rsidRPr="009C7033" w14:paraId="6DAAC6D6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E183F9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CD07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64E7013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6384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763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49D67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258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B5181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9346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A6FD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45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269F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69134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9270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29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1A93F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003EF015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B9AFFB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5118F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2" w:space="0" w:color="auto"/>
              <w:right w:val="nil"/>
            </w:tcBorders>
            <w:vAlign w:val="center"/>
          </w:tcPr>
          <w:p w14:paraId="0637EE3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</w:t>
            </w:r>
          </w:p>
        </w:tc>
        <w:tc>
          <w:tcPr>
            <w:tcW w:w="60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BA5AB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861</w:t>
            </w:r>
          </w:p>
        </w:tc>
        <w:tc>
          <w:tcPr>
            <w:tcW w:w="48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371B2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273</w:t>
            </w:r>
          </w:p>
        </w:tc>
        <w:tc>
          <w:tcPr>
            <w:tcW w:w="508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19D75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735</w:t>
            </w:r>
          </w:p>
        </w:tc>
        <w:tc>
          <w:tcPr>
            <w:tcW w:w="51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66666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265</w:t>
            </w:r>
          </w:p>
        </w:tc>
        <w:tc>
          <w:tcPr>
            <w:tcW w:w="579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73D37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921800</w:t>
            </w:r>
          </w:p>
        </w:tc>
        <w:tc>
          <w:tcPr>
            <w:tcW w:w="466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853A3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43</w:t>
            </w:r>
          </w:p>
        </w:tc>
        <w:tc>
          <w:tcPr>
            <w:tcW w:w="48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17986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0B57C897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98CF36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6187F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  <w:p w14:paraId="5BAABC2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right w:val="nil"/>
            </w:tcBorders>
            <w:vAlign w:val="center"/>
          </w:tcPr>
          <w:p w14:paraId="4001318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70B6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895</w:t>
            </w:r>
          </w:p>
        </w:tc>
        <w:tc>
          <w:tcPr>
            <w:tcW w:w="48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DE0B3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900</w:t>
            </w:r>
          </w:p>
        </w:tc>
        <w:tc>
          <w:tcPr>
            <w:tcW w:w="508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614D2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259</w:t>
            </w:r>
          </w:p>
        </w:tc>
        <w:tc>
          <w:tcPr>
            <w:tcW w:w="51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D94A3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68</w:t>
            </w:r>
          </w:p>
        </w:tc>
        <w:tc>
          <w:tcPr>
            <w:tcW w:w="579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0647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005644</w:t>
            </w:r>
          </w:p>
        </w:tc>
        <w:tc>
          <w:tcPr>
            <w:tcW w:w="466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1BE0B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23</w:t>
            </w:r>
          </w:p>
        </w:tc>
        <w:tc>
          <w:tcPr>
            <w:tcW w:w="48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85CA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07DCA66B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1B712C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5973C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2DBA83D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F8E1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126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DAE5C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455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AE63A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034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0EAE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45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FC04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567402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1793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44A0E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6ACE577A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6E8FFD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AC5C1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2" w:space="0" w:color="auto"/>
              <w:right w:val="nil"/>
            </w:tcBorders>
            <w:vAlign w:val="center"/>
          </w:tcPr>
          <w:p w14:paraId="2656791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</w:t>
            </w:r>
          </w:p>
        </w:tc>
        <w:tc>
          <w:tcPr>
            <w:tcW w:w="60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6F1AF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289</w:t>
            </w:r>
          </w:p>
        </w:tc>
        <w:tc>
          <w:tcPr>
            <w:tcW w:w="48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769C8B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692</w:t>
            </w:r>
          </w:p>
        </w:tc>
        <w:tc>
          <w:tcPr>
            <w:tcW w:w="508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454E7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348</w:t>
            </w:r>
          </w:p>
        </w:tc>
        <w:tc>
          <w:tcPr>
            <w:tcW w:w="51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E1455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76</w:t>
            </w:r>
          </w:p>
        </w:tc>
        <w:tc>
          <w:tcPr>
            <w:tcW w:w="579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62CEC7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680160</w:t>
            </w:r>
          </w:p>
        </w:tc>
        <w:tc>
          <w:tcPr>
            <w:tcW w:w="466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78B2B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48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6C679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0ADEEE1D" w14:textId="77777777" w:rsidTr="00A03B6B">
        <w:trPr>
          <w:trHeight w:val="312"/>
        </w:trPr>
        <w:tc>
          <w:tcPr>
            <w:tcW w:w="310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8FEE4C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20</w:t>
            </w:r>
          </w:p>
        </w:tc>
        <w:tc>
          <w:tcPr>
            <w:tcW w:w="438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C3B2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  <w:p w14:paraId="4596273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&lt;50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right w:val="nil"/>
            </w:tcBorders>
            <w:vAlign w:val="center"/>
          </w:tcPr>
          <w:p w14:paraId="2C6BB0A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5465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584</w:t>
            </w:r>
          </w:p>
        </w:tc>
        <w:tc>
          <w:tcPr>
            <w:tcW w:w="48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49717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799</w:t>
            </w:r>
          </w:p>
        </w:tc>
        <w:tc>
          <w:tcPr>
            <w:tcW w:w="508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92E2F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001</w:t>
            </w:r>
          </w:p>
        </w:tc>
        <w:tc>
          <w:tcPr>
            <w:tcW w:w="51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9AD1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75</w:t>
            </w:r>
          </w:p>
        </w:tc>
        <w:tc>
          <w:tcPr>
            <w:tcW w:w="579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22E4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224285</w:t>
            </w:r>
          </w:p>
        </w:tc>
        <w:tc>
          <w:tcPr>
            <w:tcW w:w="466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85913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39</w:t>
            </w:r>
          </w:p>
        </w:tc>
        <w:tc>
          <w:tcPr>
            <w:tcW w:w="48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1FB7E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6EFA56B9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561963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D9BD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09E086B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CB46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084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C1CDC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994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0168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731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CD43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447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725E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433545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56DB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07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1F408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03</w:t>
            </w:r>
          </w:p>
        </w:tc>
      </w:tr>
      <w:tr w:rsidR="007C1D88" w:rsidRPr="009C7033" w14:paraId="6383BA29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4DDEA7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77FF5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2" w:space="0" w:color="auto"/>
              <w:right w:val="nil"/>
            </w:tcBorders>
            <w:vAlign w:val="center"/>
          </w:tcPr>
          <w:p w14:paraId="368B83F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</w:t>
            </w:r>
          </w:p>
        </w:tc>
        <w:tc>
          <w:tcPr>
            <w:tcW w:w="60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52B95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0815</w:t>
            </w:r>
          </w:p>
        </w:tc>
        <w:tc>
          <w:tcPr>
            <w:tcW w:w="487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9D9FF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2539</w:t>
            </w:r>
          </w:p>
        </w:tc>
        <w:tc>
          <w:tcPr>
            <w:tcW w:w="508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0F9523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919</w:t>
            </w:r>
          </w:p>
        </w:tc>
        <w:tc>
          <w:tcPr>
            <w:tcW w:w="51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D92CA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409</w:t>
            </w:r>
          </w:p>
        </w:tc>
        <w:tc>
          <w:tcPr>
            <w:tcW w:w="579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93648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187194</w:t>
            </w:r>
          </w:p>
        </w:tc>
        <w:tc>
          <w:tcPr>
            <w:tcW w:w="466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836E2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25</w:t>
            </w:r>
          </w:p>
        </w:tc>
        <w:tc>
          <w:tcPr>
            <w:tcW w:w="484" w:type="pct"/>
            <w:tcBorders>
              <w:top w:val="nil"/>
              <w:left w:val="nil"/>
              <w:bottom w:val="single" w:sz="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26688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4284AF31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F89918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 w:val="restart"/>
            <w:tcBorders>
              <w:top w:val="single" w:sz="2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1EC8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  <w:p w14:paraId="3DFC894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right w:val="nil"/>
            </w:tcBorders>
            <w:vAlign w:val="center"/>
          </w:tcPr>
          <w:p w14:paraId="1C2B618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</w:t>
            </w:r>
          </w:p>
        </w:tc>
        <w:tc>
          <w:tcPr>
            <w:tcW w:w="60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485D3E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159</w:t>
            </w:r>
          </w:p>
        </w:tc>
        <w:tc>
          <w:tcPr>
            <w:tcW w:w="487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DE30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5647</w:t>
            </w:r>
          </w:p>
        </w:tc>
        <w:tc>
          <w:tcPr>
            <w:tcW w:w="508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B2C4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686</w:t>
            </w:r>
          </w:p>
        </w:tc>
        <w:tc>
          <w:tcPr>
            <w:tcW w:w="51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8F7EF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649</w:t>
            </w:r>
          </w:p>
        </w:tc>
        <w:tc>
          <w:tcPr>
            <w:tcW w:w="579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074A7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333839</w:t>
            </w:r>
          </w:p>
        </w:tc>
        <w:tc>
          <w:tcPr>
            <w:tcW w:w="466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F753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10</w:t>
            </w:r>
          </w:p>
        </w:tc>
        <w:tc>
          <w:tcPr>
            <w:tcW w:w="484" w:type="pct"/>
            <w:tcBorders>
              <w:top w:val="single" w:sz="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02B2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7599F06D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741C8D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2920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right w:val="nil"/>
            </w:tcBorders>
            <w:vAlign w:val="center"/>
          </w:tcPr>
          <w:p w14:paraId="10682FAB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5</w:t>
            </w:r>
          </w:p>
        </w:tc>
        <w:tc>
          <w:tcPr>
            <w:tcW w:w="60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F97DE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4239</w:t>
            </w:r>
          </w:p>
        </w:tc>
        <w:tc>
          <w:tcPr>
            <w:tcW w:w="4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5FC50A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8832</w:t>
            </w:r>
          </w:p>
        </w:tc>
        <w:tc>
          <w:tcPr>
            <w:tcW w:w="5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6B40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7170</w:t>
            </w:r>
          </w:p>
        </w:tc>
        <w:tc>
          <w:tcPr>
            <w:tcW w:w="51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433A7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766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3E445F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477514</w:t>
            </w:r>
          </w:p>
        </w:tc>
        <w:tc>
          <w:tcPr>
            <w:tcW w:w="46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D1948D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58</w:t>
            </w:r>
          </w:p>
        </w:tc>
        <w:tc>
          <w:tcPr>
            <w:tcW w:w="48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CCD39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  <w:tr w:rsidR="007C1D88" w:rsidRPr="009C7033" w14:paraId="517B217D" w14:textId="77777777" w:rsidTr="00A03B6B">
        <w:trPr>
          <w:trHeight w:val="312"/>
        </w:trPr>
        <w:tc>
          <w:tcPr>
            <w:tcW w:w="310" w:type="pct"/>
            <w:vMerge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DA974F1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438" w:type="pct"/>
            <w:vMerge/>
            <w:tcBorders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F8186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</w:p>
        </w:tc>
        <w:tc>
          <w:tcPr>
            <w:tcW w:w="607" w:type="pct"/>
            <w:tcBorders>
              <w:left w:val="nil"/>
              <w:bottom w:val="single" w:sz="12" w:space="0" w:color="auto"/>
              <w:right w:val="nil"/>
            </w:tcBorders>
            <w:vAlign w:val="center"/>
          </w:tcPr>
          <w:p w14:paraId="40CCA22C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6</w:t>
            </w:r>
          </w:p>
        </w:tc>
        <w:tc>
          <w:tcPr>
            <w:tcW w:w="607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7656C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1020</w:t>
            </w:r>
          </w:p>
        </w:tc>
        <w:tc>
          <w:tcPr>
            <w:tcW w:w="487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EB5C72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2476</w:t>
            </w:r>
          </w:p>
        </w:tc>
        <w:tc>
          <w:tcPr>
            <w:tcW w:w="508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464095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6273</w:t>
            </w:r>
          </w:p>
        </w:tc>
        <w:tc>
          <w:tcPr>
            <w:tcW w:w="51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284C54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3255</w:t>
            </w:r>
          </w:p>
        </w:tc>
        <w:tc>
          <w:tcPr>
            <w:tcW w:w="57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04EED6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2451791</w:t>
            </w:r>
          </w:p>
        </w:tc>
        <w:tc>
          <w:tcPr>
            <w:tcW w:w="466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4B43B0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1085</w:t>
            </w:r>
          </w:p>
        </w:tc>
        <w:tc>
          <w:tcPr>
            <w:tcW w:w="48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707668" w14:textId="77777777" w:rsidR="007C1D88" w:rsidRPr="009C7033" w:rsidRDefault="007C1D88" w:rsidP="00A03B6B">
            <w:pPr>
              <w:spacing w:line="240" w:lineRule="auto"/>
              <w:jc w:val="center"/>
              <w:rPr>
                <w:rFonts w:eastAsia="Times New Roman" w:cs="Times New Roman"/>
                <w:sz w:val="16"/>
                <w:szCs w:val="16"/>
                <w:lang w:eastAsia="pt-BR"/>
              </w:rPr>
            </w:pPr>
            <w:r w:rsidRPr="009C7033">
              <w:rPr>
                <w:rFonts w:eastAsia="Times New Roman" w:cs="Times New Roman"/>
                <w:sz w:val="16"/>
                <w:szCs w:val="16"/>
                <w:lang w:eastAsia="pt-BR"/>
              </w:rPr>
              <w:t>0</w:t>
            </w:r>
          </w:p>
        </w:tc>
      </w:tr>
    </w:tbl>
    <w:p w14:paraId="7BC08A9A" w14:textId="77777777" w:rsidR="007C1D88" w:rsidRDefault="007C1D88" w:rsidP="007C1D88"/>
    <w:p w14:paraId="2492401D" w14:textId="77777777" w:rsidR="007C1D88" w:rsidRDefault="007C1D88" w:rsidP="007C1D88"/>
    <w:p w14:paraId="19B27047" w14:textId="77777777" w:rsidR="007C1D88" w:rsidRPr="007C1D88" w:rsidRDefault="007C1D88" w:rsidP="007C1D88"/>
    <w:p w14:paraId="23266AB7" w14:textId="7FE2E6A2" w:rsidR="0043082B" w:rsidRDefault="007C1D88" w:rsidP="007C1D88">
      <w:r w:rsidRPr="007C1D88">
        <w:lastRenderedPageBreak/>
        <w:t xml:space="preserve">A </w:t>
      </w:r>
      <w:r>
        <w:fldChar w:fldCharType="begin"/>
      </w:r>
      <w:r>
        <w:instrText xml:space="preserve"> REF _Ref60929810 \h </w:instrText>
      </w:r>
      <w:r>
        <w:fldChar w:fldCharType="separate"/>
      </w:r>
      <w:r>
        <w:t xml:space="preserve">Tabela </w:t>
      </w:r>
      <w:r>
        <w:rPr>
          <w:noProof/>
        </w:rPr>
        <w:t>1</w:t>
      </w:r>
      <w:r>
        <w:fldChar w:fldCharType="end"/>
      </w:r>
      <w:r>
        <w:t xml:space="preserve"> </w:t>
      </w:r>
      <w:r w:rsidRPr="007C1D88">
        <w:t>mostra os resultados de processos de contagem do total de células por mL para 7 filos encontrados em alíquotas dos Mesocosmos 1 a 6. A priori, considerando que a probabilidade de ocorrência de um dado valor de contagem em um determinado intervalo de tempo</w:t>
      </w:r>
      <w:r>
        <w:t xml:space="preserve"> (0, 72, 168, 336, 504 ou 720 h)</w:t>
      </w:r>
      <w:r w:rsidRPr="007C1D88">
        <w:t xml:space="preserve"> seja proporcional à sua duração e independente da ocorrência de outros eventos, e considerando também que tanto o processo gerador da contagens </w:t>
      </w:r>
      <w:r>
        <w:t xml:space="preserve">como </w:t>
      </w:r>
      <w:r w:rsidRPr="007C1D88">
        <w:t xml:space="preserve">sua vizinhança </w:t>
      </w:r>
      <w:r>
        <w:t>é</w:t>
      </w:r>
      <w:r w:rsidRPr="007C1D88">
        <w:t xml:space="preserve"> constante ao longo de todo o experimento, os resultados da  Tabela 3 segue aproximadamente uma distribuição de probabilidade de Poisson</w:t>
      </w:r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Faraway","given":"Julian J.","non-dropping-particle":"","parse-names":false,"suffix":""}],"id":"ITEM-1","issued":{"date-parts":[["2016"]]},"number-of-pages":"411","publisher":"CRC Press","publisher-place":"New York","title":"Extending the linear model with R generalized linear, mixed effects and nonparametric regression models","type":"book"},"uris":["http://www.mendeley.com/documents/?uuid=b0e1c65b-77f6-42e9-bec1-406b0816c422"]},{"id":"ITEM-2","itemData":{"author":[{"dropping-particle":"","family":"AGRESTI","given":"A.","non-dropping-particle":"","parse-names":false,"suffix":""}],"edition":"2.","id":"ITEM-2","issued":{"date-parts":[["2012"]]},"number-of-pages":"721","publisher":"John Wley &amp; Sons","publisher-place":"New Jersey","title":"Categorical Data Analysis","type":"book"},"uris":["http://www.mendeley.com/documents/?uuid=7c8bcf55-78f2-484a-ab1f-d9c8d0d3478b"]},{"id":"ITEM-3","itemData":{"ISBN":"9781107014169","author":[{"dropping-particle":"","family":"Cameron","given":"A. Colin","non-dropping-particle":"","parse-names":false,"suffix":""},{"dropping-particle":"","family":"Trivedi","given":"Pravin K.","non-dropping-particle":"","parse-names":false,"suffix":""}],"edition":"2","id":"ITEM-3","issued":{"date-parts":[["2013"]]},"number-of-pages":"434","publisher":"Cambridge","publisher-place":"New York","title":"Regression analysis of count data","type":"book"},"uris":["http://www.mendeley.com/documents/?uuid=71ebadd6-3071-4e33-b443-7987588a214c"]}],"mendeley":{"formattedCitation":"(AGRESTI, 2012; CAMERON; TRIVEDI, 2013; FARAWAY, 2016)","plainTextFormattedCitation":"(AGRESTI, 2012; CAMERON; TRIVEDI, 2013; FARAWAY, 2016)"},"properties":{"noteIndex":0},"schema":"https://github.com/citation-style-language/schema/raw/master/csl-citation.json"}</w:instrText>
      </w:r>
      <w:r>
        <w:fldChar w:fldCharType="separate"/>
      </w:r>
      <w:r w:rsidRPr="007C1D88">
        <w:rPr>
          <w:noProof/>
        </w:rPr>
        <w:t>(AGRESTI, 2012; CAMERON; TRIVEDI, 2013; FARAWAY, 2016)</w:t>
      </w:r>
      <w:r>
        <w:fldChar w:fldCharType="end"/>
      </w:r>
      <w:r w:rsidRPr="007C1D88">
        <w:t xml:space="preserve">.  </w:t>
      </w:r>
      <w:r>
        <w:t xml:space="preserve">Sendo assim, na </w:t>
      </w:r>
      <w:proofErr w:type="spellStart"/>
      <w:r>
        <w:t>dsdsd</w:t>
      </w:r>
      <w:proofErr w:type="spellEnd"/>
      <w:r>
        <w:t xml:space="preserve"> </w:t>
      </w:r>
      <w:r w:rsidR="0043082B">
        <w:t>encontra</w:t>
      </w:r>
      <w:r>
        <w:t>m-se os valores dos coeficientes</w:t>
      </w:r>
      <w:r w:rsidR="0043082B">
        <w:t xml:space="preserve"> e erros padrão estimados</w:t>
      </w:r>
      <w:r w:rsidR="00302CFF">
        <w:t xml:space="preserve"> e deviance</w:t>
      </w:r>
      <w:r>
        <w:t xml:space="preserve"> </w:t>
      </w:r>
      <w:r w:rsidR="005A7F84">
        <w:t>do modelo nulo</w:t>
      </w:r>
      <w:r w:rsidR="00302CFF">
        <w:t xml:space="preserve"> e o percentual da diviance explicada</w:t>
      </w:r>
      <w:r w:rsidR="005A7F84">
        <w:t>.</w:t>
      </w:r>
    </w:p>
    <w:p w14:paraId="6D8A222A" w14:textId="2BA990D8" w:rsidR="007C1D88" w:rsidRDefault="005A7F84" w:rsidP="007C1D88">
      <w:r>
        <w:t xml:space="preserve"> </w:t>
      </w:r>
      <w:r w:rsidR="007C1D88">
        <w:t xml:space="preserve"> </w:t>
      </w:r>
    </w:p>
    <w:p w14:paraId="7BBD5C66" w14:textId="0497EAEC" w:rsidR="00302CFF" w:rsidRDefault="00302CFF" w:rsidP="00302CFF">
      <w:pPr>
        <w:pStyle w:val="Legenda"/>
        <w:keepNext/>
        <w:framePr w:wrap="notBeside"/>
      </w:pPr>
      <w:bookmarkStart w:id="1" w:name="_Ref61546543"/>
      <w:r>
        <w:t xml:space="preserve">Tabela </w:t>
      </w:r>
      <w:r>
        <w:fldChar w:fldCharType="begin"/>
      </w:r>
      <w:r>
        <w:instrText xml:space="preserve"> SEQ Tabela \* ARABIC </w:instrText>
      </w:r>
      <w:r>
        <w:fldChar w:fldCharType="separate"/>
      </w:r>
      <w:r w:rsidR="006E03FF">
        <w:rPr>
          <w:noProof/>
        </w:rPr>
        <w:t>2</w:t>
      </w:r>
      <w:r>
        <w:fldChar w:fldCharType="end"/>
      </w:r>
      <w:bookmarkEnd w:id="1"/>
      <w:r>
        <w:t xml:space="preserve"> - Resultados dos ajustes das regressões de Poisson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881"/>
        <w:gridCol w:w="1186"/>
        <w:gridCol w:w="1141"/>
        <w:gridCol w:w="1072"/>
        <w:gridCol w:w="1050"/>
        <w:gridCol w:w="1052"/>
        <w:gridCol w:w="1054"/>
        <w:gridCol w:w="940"/>
        <w:gridCol w:w="695"/>
      </w:tblGrid>
      <w:tr w:rsidR="00517C8B" w:rsidRPr="00517C8B" w14:paraId="5A07CC33" w14:textId="77777777" w:rsidTr="00302CFF">
        <w:trPr>
          <w:trHeight w:val="312"/>
        </w:trPr>
        <w:tc>
          <w:tcPr>
            <w:tcW w:w="485" w:type="pct"/>
            <w:vMerge w:val="restart"/>
            <w:tcBorders>
              <w:top w:val="single" w:sz="12" w:space="0" w:color="auto"/>
              <w:left w:val="nil"/>
              <w:bottom w:val="double" w:sz="6" w:space="0" w:color="000000"/>
              <w:right w:val="nil"/>
            </w:tcBorders>
            <w:shd w:val="clear" w:color="70AD47" w:fill="FFFFFF"/>
            <w:noWrap/>
            <w:vAlign w:val="center"/>
            <w:hideMark/>
          </w:tcPr>
          <w:p w14:paraId="00E0A1DB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FILO</w:t>
            </w:r>
          </w:p>
        </w:tc>
        <w:tc>
          <w:tcPr>
            <w:tcW w:w="3614" w:type="pct"/>
            <w:gridSpan w:val="6"/>
            <w:tcBorders>
              <w:top w:val="single" w:sz="12" w:space="0" w:color="auto"/>
              <w:left w:val="nil"/>
              <w:bottom w:val="sing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4A39FAD" w14:textId="705C9DC5" w:rsidR="006A0638" w:rsidRPr="006A0638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Coeficientes [erros padrão</w:t>
            </w:r>
            <w:r w:rsidR="006A0638"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]</w:t>
            </w: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 xml:space="preserve"> estimados</w:t>
            </w:r>
          </w:p>
          <w:p w14:paraId="44ADFCF0" w14:textId="27CCD533" w:rsidR="00517C8B" w:rsidRPr="00517C8B" w:rsidRDefault="00A03B6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sz w:val="12"/>
                        <w:szCs w:val="12"/>
                        <w:lang w:eastAsia="pt-B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i</m:t>
                    </m:r>
                  </m:sub>
                </m:sSub>
                <m:d>
                  <m:dPr>
                    <m:begChr m:val="["/>
                    <m:endChr m:val="]"/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sz w:val="12"/>
                        <w:szCs w:val="12"/>
                        <w:lang w:eastAsia="pt-BR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Times New Roman" w:hAnsi="Cambria Math" w:cs="Times New Roman"/>
                            <w:b/>
                            <w:bCs/>
                            <w:i/>
                            <w:sz w:val="12"/>
                            <w:szCs w:val="12"/>
                            <w:lang w:eastAsia="pt-BR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eastAsia="Times New Roman" w:hAnsi="Cambria Math" w:cs="Times New Roman"/>
                            <w:sz w:val="12"/>
                            <w:szCs w:val="12"/>
                            <w:lang w:eastAsia="pt-BR"/>
                          </w:rPr>
                          <m:t>SE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eastAsia="Times New Roman" w:hAnsi="Cambria Math" w:cs="Times New Roman"/>
                            <w:sz w:val="12"/>
                            <w:szCs w:val="12"/>
                            <w:lang w:eastAsia="pt-BR"/>
                          </w:rPr>
                          <m:t>i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18" w:type="pct"/>
            <w:vMerge w:val="restart"/>
            <w:tcBorders>
              <w:top w:val="single" w:sz="12" w:space="0" w:color="auto"/>
              <w:left w:val="nil"/>
              <w:bottom w:val="double" w:sz="6" w:space="0" w:color="000000"/>
              <w:right w:val="nil"/>
            </w:tcBorders>
            <w:shd w:val="clear" w:color="70AD47" w:fill="FFFFFF"/>
            <w:noWrap/>
            <w:vAlign w:val="center"/>
            <w:hideMark/>
          </w:tcPr>
          <w:p w14:paraId="61CD6DBC" w14:textId="6D75406A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proofErr w:type="spellStart"/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Null</w:t>
            </w:r>
            <w:proofErr w:type="spellEnd"/>
            <w:r w:rsid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 xml:space="preserve"> D</w:t>
            </w: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eviance</w:t>
            </w:r>
          </w:p>
        </w:tc>
        <w:tc>
          <w:tcPr>
            <w:tcW w:w="383" w:type="pct"/>
            <w:vMerge w:val="restart"/>
            <w:tcBorders>
              <w:top w:val="single" w:sz="12" w:space="0" w:color="auto"/>
              <w:left w:val="nil"/>
              <w:bottom w:val="double" w:sz="6" w:space="0" w:color="000000"/>
              <w:right w:val="nil"/>
            </w:tcBorders>
            <w:shd w:val="clear" w:color="70AD47" w:fill="FFFFFF"/>
            <w:noWrap/>
            <w:vAlign w:val="center"/>
            <w:hideMark/>
          </w:tcPr>
          <w:p w14:paraId="20F7B5D7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Percentual</w:t>
            </w:r>
          </w:p>
        </w:tc>
      </w:tr>
      <w:tr w:rsidR="00517C8B" w:rsidRPr="00517C8B" w14:paraId="7E67BFFB" w14:textId="77777777" w:rsidTr="00302CFF">
        <w:trPr>
          <w:trHeight w:val="440"/>
        </w:trPr>
        <w:tc>
          <w:tcPr>
            <w:tcW w:w="485" w:type="pct"/>
            <w:vMerge/>
            <w:tcBorders>
              <w:top w:val="nil"/>
              <w:left w:val="nil"/>
              <w:bottom w:val="double" w:sz="6" w:space="0" w:color="000000"/>
              <w:right w:val="nil"/>
            </w:tcBorders>
            <w:vAlign w:val="center"/>
            <w:hideMark/>
          </w:tcPr>
          <w:p w14:paraId="7831AB39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</w:p>
        </w:tc>
        <w:tc>
          <w:tcPr>
            <w:tcW w:w="654" w:type="pct"/>
            <w:tcBorders>
              <w:top w:val="single" w:sz="6" w:space="0" w:color="auto"/>
              <w:left w:val="nil"/>
              <w:bottom w:val="double" w:sz="6" w:space="0" w:color="auto"/>
              <w:right w:val="nil"/>
            </w:tcBorders>
            <w:shd w:val="clear" w:color="E2EFDA" w:fill="FFFFFF"/>
            <w:noWrap/>
            <w:vAlign w:val="center"/>
            <w:hideMark/>
          </w:tcPr>
          <w:p w14:paraId="4EEA72E2" w14:textId="77777777" w:rsidR="006A0638" w:rsidRPr="006A0638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Intercepto</w:t>
            </w:r>
          </w:p>
          <w:p w14:paraId="24829CB9" w14:textId="1BB773D4" w:rsidR="006A0638" w:rsidRPr="00517C8B" w:rsidRDefault="00A03B6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sz w:val="12"/>
                        <w:szCs w:val="12"/>
                        <w:lang w:eastAsia="pt-B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629" w:type="pct"/>
            <w:tcBorders>
              <w:top w:val="single" w:sz="6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05AEA25" w14:textId="77777777" w:rsidR="00517C8B" w:rsidRPr="006A0638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Tempo</w:t>
            </w:r>
          </w:p>
          <w:p w14:paraId="41C33827" w14:textId="60EC045A" w:rsidR="006A0638" w:rsidRPr="00517C8B" w:rsidRDefault="00A03B6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sz w:val="12"/>
                        <w:szCs w:val="12"/>
                        <w:lang w:eastAsia="pt-B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Tempo</m:t>
                    </m:r>
                  </m:sub>
                </m:sSub>
              </m:oMath>
            </m:oMathPara>
          </w:p>
        </w:tc>
        <w:tc>
          <w:tcPr>
            <w:tcW w:w="591" w:type="pct"/>
            <w:tcBorders>
              <w:top w:val="single" w:sz="6" w:space="0" w:color="auto"/>
              <w:left w:val="nil"/>
              <w:bottom w:val="double" w:sz="6" w:space="0" w:color="auto"/>
              <w:right w:val="nil"/>
            </w:tcBorders>
            <w:shd w:val="clear" w:color="E2EFDA" w:fill="FFFFFF"/>
            <w:noWrap/>
            <w:vAlign w:val="center"/>
            <w:hideMark/>
          </w:tcPr>
          <w:p w14:paraId="4160B2CE" w14:textId="77777777" w:rsidR="00517C8B" w:rsidRPr="006A0638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Tratamento</w:t>
            </w:r>
          </w:p>
          <w:p w14:paraId="794E0CED" w14:textId="6C0A1A52" w:rsidR="006A0638" w:rsidRPr="00517C8B" w:rsidRDefault="00A03B6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sz w:val="12"/>
                        <w:szCs w:val="12"/>
                        <w:lang w:eastAsia="pt-B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Tratamento</m:t>
                    </m:r>
                  </m:sub>
                </m:sSub>
              </m:oMath>
            </m:oMathPara>
          </w:p>
        </w:tc>
        <w:tc>
          <w:tcPr>
            <w:tcW w:w="579" w:type="pct"/>
            <w:tcBorders>
              <w:top w:val="single" w:sz="6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A7DFE4" w14:textId="77777777" w:rsidR="00517C8B" w:rsidRPr="006A0638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&lt;50</w:t>
            </w:r>
          </w:p>
          <w:p w14:paraId="4252DB5B" w14:textId="29B8D548" w:rsidR="006A0638" w:rsidRPr="00517C8B" w:rsidRDefault="00A03B6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sz w:val="12"/>
                        <w:szCs w:val="12"/>
                        <w:lang w:eastAsia="pt-B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50</m:t>
                    </m:r>
                  </m:sub>
                </m:sSub>
              </m:oMath>
            </m:oMathPara>
          </w:p>
        </w:tc>
        <w:tc>
          <w:tcPr>
            <w:tcW w:w="580" w:type="pct"/>
            <w:tcBorders>
              <w:top w:val="single" w:sz="6" w:space="0" w:color="auto"/>
              <w:left w:val="nil"/>
              <w:bottom w:val="double" w:sz="6" w:space="0" w:color="auto"/>
              <w:right w:val="nil"/>
            </w:tcBorders>
            <w:shd w:val="clear" w:color="E2EFDA" w:fill="FFFFFF"/>
            <w:noWrap/>
            <w:vAlign w:val="center"/>
            <w:hideMark/>
          </w:tcPr>
          <w:p w14:paraId="5D65DC14" w14:textId="77777777" w:rsidR="006A0638" w:rsidRPr="006A0638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&lt;70</w:t>
            </w:r>
          </w:p>
          <w:p w14:paraId="7FB60440" w14:textId="5FE1D35A" w:rsidR="00517C8B" w:rsidRPr="00517C8B" w:rsidRDefault="00A03B6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sz w:val="12"/>
                        <w:szCs w:val="12"/>
                        <w:lang w:eastAsia="pt-B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70</m:t>
                    </m:r>
                  </m:sub>
                </m:sSub>
              </m:oMath>
            </m:oMathPara>
          </w:p>
        </w:tc>
        <w:tc>
          <w:tcPr>
            <w:tcW w:w="580" w:type="pct"/>
            <w:tcBorders>
              <w:top w:val="single" w:sz="6" w:space="0" w:color="auto"/>
              <w:left w:val="nil"/>
              <w:bottom w:val="double" w:sz="6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063869" w14:textId="77777777" w:rsidR="00517C8B" w:rsidRPr="006A0638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100</w:t>
            </w:r>
          </w:p>
          <w:p w14:paraId="04CE156C" w14:textId="32134E8A" w:rsidR="006A0638" w:rsidRPr="00517C8B" w:rsidRDefault="00A03B6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Times New Roman" w:hAnsi="Cambria Math" w:cs="Times New Roman"/>
                        <w:b/>
                        <w:bCs/>
                        <w:i/>
                        <w:sz w:val="12"/>
                        <w:szCs w:val="12"/>
                        <w:lang w:eastAsia="pt-BR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eastAsia="Times New Roman" w:hAnsi="Cambria Math" w:cs="Times New Roman"/>
                        <w:sz w:val="12"/>
                        <w:szCs w:val="12"/>
                        <w:lang w:eastAsia="pt-BR"/>
                      </w:rPr>
                      <m:t>100</m:t>
                    </m:r>
                  </m:sub>
                </m:sSub>
              </m:oMath>
            </m:oMathPara>
          </w:p>
        </w:tc>
        <w:tc>
          <w:tcPr>
            <w:tcW w:w="518" w:type="pct"/>
            <w:vMerge/>
            <w:tcBorders>
              <w:top w:val="nil"/>
              <w:left w:val="nil"/>
              <w:bottom w:val="double" w:sz="6" w:space="0" w:color="000000"/>
              <w:right w:val="nil"/>
            </w:tcBorders>
            <w:vAlign w:val="center"/>
            <w:hideMark/>
          </w:tcPr>
          <w:p w14:paraId="7118819C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</w:p>
        </w:tc>
        <w:tc>
          <w:tcPr>
            <w:tcW w:w="383" w:type="pct"/>
            <w:vMerge/>
            <w:tcBorders>
              <w:top w:val="nil"/>
              <w:left w:val="nil"/>
              <w:bottom w:val="double" w:sz="6" w:space="0" w:color="000000"/>
              <w:right w:val="nil"/>
            </w:tcBorders>
            <w:vAlign w:val="center"/>
            <w:hideMark/>
          </w:tcPr>
          <w:p w14:paraId="54313269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</w:p>
        </w:tc>
      </w:tr>
      <w:tr w:rsidR="00517C8B" w:rsidRPr="00517C8B" w14:paraId="0C47B227" w14:textId="77777777" w:rsidTr="00302CFF">
        <w:trPr>
          <w:trHeight w:val="324"/>
        </w:trPr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6D3CF837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Ochrophyta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0B55E2" w14:textId="60CFE74D" w:rsidR="00517C8B" w:rsidRPr="00517C8B" w:rsidRDefault="0094571F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.00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[</w:t>
            </w:r>
            <w:r w:rsidR="00517C8B"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16.30]</w:t>
            </w:r>
          </w:p>
        </w:tc>
        <w:tc>
          <w:tcPr>
            <w:tcW w:w="6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EA9B56" w14:textId="36352609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0.01</w:t>
            </w:r>
            <w:r w:rsidR="0094571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30.22]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562316" w14:textId="34E89324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-16.3</w:t>
            </w:r>
            <w:r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1</w:t>
            </w:r>
            <w:r w:rsidR="0031783F"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[-0.</w:t>
            </w:r>
            <w:r w:rsidR="0031783F"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05] *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8CCB9A" w14:textId="6655E0A1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27.44</w:t>
            </w:r>
            <w:r w:rsidR="0031783F"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[0.0</w:t>
            </w:r>
            <w:r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9</w:t>
            </w: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]</w:t>
            </w:r>
            <w:r w:rsidR="0031783F"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*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6B86CB" w14:textId="05660161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24.49</w:t>
            </w:r>
            <w:r w:rsidR="0031783F"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[0.0</w:t>
            </w:r>
            <w:r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8</w:t>
            </w: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]</w:t>
            </w:r>
            <w:r w:rsidR="0031783F"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*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1F0E43" w14:textId="41042B0E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1.5</w:t>
            </w:r>
            <w:r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7</w:t>
            </w:r>
            <w:r w:rsidR="0031783F"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[</w:t>
            </w:r>
            <w:r w:rsidR="0031783F" w:rsidRPr="006A0638">
              <w:rPr>
                <w:rFonts w:eastAsia="Times New Roman" w:cs="Times New Roman"/>
                <w:b/>
                <w:bCs/>
                <w:sz w:val="12"/>
                <w:szCs w:val="12"/>
                <w:lang w:eastAsia="pt-BR"/>
              </w:rPr>
              <w:t>0.01] *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7872FC20" w14:textId="2CA921B4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13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986.6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1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6E3F4505" w14:textId="7D305DBF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0.5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7</w:t>
            </w:r>
          </w:p>
        </w:tc>
      </w:tr>
      <w:tr w:rsidR="00517C8B" w:rsidRPr="00517C8B" w14:paraId="2FDE14FA" w14:textId="77777777" w:rsidTr="00302CFF">
        <w:trPr>
          <w:trHeight w:val="312"/>
        </w:trPr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358A33D9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Euglenozoa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F3CFB8" w14:textId="49A56C20" w:rsidR="00517C8B" w:rsidRPr="00517C8B" w:rsidRDefault="0094571F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5.6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2 [</w:t>
            </w:r>
            <w:r w:rsidR="00517C8B"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320.93]</w:t>
            </w:r>
          </w:p>
        </w:tc>
        <w:tc>
          <w:tcPr>
            <w:tcW w:w="6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748F0C" w14:textId="3000F5B9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0.0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1</w:t>
            </w:r>
            <w:r w:rsidR="0094571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64.48]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A0AAF4" w14:textId="4B9B7F9C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0.82 [-20.07]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1CB4C8C" w14:textId="2BFCFB42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4.45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64.3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7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]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448513" w14:textId="485DFED5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3.56 [73.33]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2B23187" w14:textId="732966CC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3.36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87.15]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0922B2D5" w14:textId="2CB2F258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162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789.59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13333DFF" w14:textId="0193F31D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0.3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4</w:t>
            </w:r>
          </w:p>
        </w:tc>
      </w:tr>
      <w:tr w:rsidR="00517C8B" w:rsidRPr="00517C8B" w14:paraId="3258DB68" w14:textId="77777777" w:rsidTr="00302CFF">
        <w:trPr>
          <w:trHeight w:val="312"/>
        </w:trPr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D791FF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Cyanobacteria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08DDA8" w14:textId="6A31F551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13.5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6</w:t>
            </w:r>
            <w:r w:rsidR="0094571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44972.1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8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]</w:t>
            </w:r>
          </w:p>
        </w:tc>
        <w:tc>
          <w:tcPr>
            <w:tcW w:w="6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2C5B8E" w14:textId="2FDF7481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0.0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1</w:t>
            </w:r>
            <w:r w:rsidR="0094571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1561.25]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C15B82" w14:textId="59619655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0.45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698.70]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DE06D0F" w14:textId="724068AF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.20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2375.84]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C4A253" w14:textId="354F973E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1.78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2454.9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1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]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3944E1B" w14:textId="16598F61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.43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4002.34]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B851057" w14:textId="11A2FA96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4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132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8845.98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D0ABB9" w14:textId="3DF8FBDB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0.37</w:t>
            </w:r>
          </w:p>
        </w:tc>
      </w:tr>
      <w:tr w:rsidR="00517C8B" w:rsidRPr="00517C8B" w14:paraId="29B96DA0" w14:textId="77777777" w:rsidTr="00302CFF">
        <w:trPr>
          <w:trHeight w:val="312"/>
        </w:trPr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15E600B9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Cryptophyta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B667D0" w14:textId="7130A5CC" w:rsidR="00517C8B" w:rsidRPr="00517C8B" w:rsidRDefault="0094571F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6.4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2 [</w:t>
            </w:r>
            <w:r w:rsidR="00517C8B"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580.83]</w:t>
            </w:r>
          </w:p>
        </w:tc>
        <w:tc>
          <w:tcPr>
            <w:tcW w:w="6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B96FA6" w14:textId="2A85387B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0.0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1</w:t>
            </w:r>
            <w:r w:rsidR="0094571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67.52]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D3263" w14:textId="0FD114F2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0.41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17.85]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F82B5D6" w14:textId="63FCBF36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3.09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87.36]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486C395" w14:textId="4969F76B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.45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93.27]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0A1A1A" w14:textId="04DE4C0A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.54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119.54]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1B980B4C" w14:textId="4BCFDFC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32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172.94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32F630C3" w14:textId="442985FE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0.3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7</w:t>
            </w:r>
          </w:p>
        </w:tc>
      </w:tr>
      <w:tr w:rsidR="00517C8B" w:rsidRPr="00517C8B" w14:paraId="70FEC584" w14:textId="77777777" w:rsidTr="00302CFF">
        <w:trPr>
          <w:trHeight w:val="312"/>
        </w:trPr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49AF6339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Chlorophyta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87E6236" w14:textId="725565CA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8.83</w:t>
            </w:r>
            <w:r w:rsidR="0094571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2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581.52]</w:t>
            </w:r>
          </w:p>
        </w:tc>
        <w:tc>
          <w:tcPr>
            <w:tcW w:w="6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AB005" w14:textId="53D48253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0.0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1</w:t>
            </w:r>
            <w:r w:rsidR="0094571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251.22]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8F9A11" w14:textId="631D4820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0.72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92.22]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164762" w14:textId="5B3038B8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3.15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247.14]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BD3FD5" w14:textId="2F77413A" w:rsidR="00517C8B" w:rsidRPr="00517C8B" w:rsidRDefault="0031783F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.56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[</w:t>
            </w:r>
            <w:r w:rsidR="00517C8B"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78.24]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46C849" w14:textId="5F17E044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.87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389.37]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747E86BC" w14:textId="29FBA554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346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498.13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3503E1EB" w14:textId="24A7E346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0.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40</w:t>
            </w:r>
          </w:p>
        </w:tc>
      </w:tr>
      <w:tr w:rsidR="00517C8B" w:rsidRPr="00517C8B" w14:paraId="557844DE" w14:textId="77777777" w:rsidTr="00302CFF">
        <w:trPr>
          <w:trHeight w:val="312"/>
        </w:trPr>
        <w:tc>
          <w:tcPr>
            <w:tcW w:w="485" w:type="pct"/>
            <w:tcBorders>
              <w:top w:val="nil"/>
              <w:left w:val="nil"/>
              <w:bottom w:val="nil"/>
              <w:right w:val="nil"/>
            </w:tcBorders>
            <w:shd w:val="clear" w:color="E2EFDA" w:fill="FFFFFF"/>
            <w:noWrap/>
            <w:vAlign w:val="center"/>
            <w:hideMark/>
          </w:tcPr>
          <w:p w14:paraId="78EC4E4A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Charophyta</w:t>
            </w:r>
          </w:p>
        </w:tc>
        <w:tc>
          <w:tcPr>
            <w:tcW w:w="654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84581C" w14:textId="512ED8C3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7.08</w:t>
            </w:r>
            <w:r w:rsidR="0094571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1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015.37]</w:t>
            </w:r>
          </w:p>
        </w:tc>
        <w:tc>
          <w:tcPr>
            <w:tcW w:w="62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34DAF4" w14:textId="1A989A79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0.01</w:t>
            </w:r>
            <w:r w:rsidR="0094571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4.71]</w:t>
            </w:r>
          </w:p>
        </w:tc>
        <w:tc>
          <w:tcPr>
            <w:tcW w:w="591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C07FA2" w14:textId="7564E703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2.96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56.47]</w:t>
            </w:r>
          </w:p>
        </w:tc>
        <w:tc>
          <w:tcPr>
            <w:tcW w:w="579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ED3E26" w14:textId="3368EBF1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4.85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90.43]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175F88B" w14:textId="3F52C10F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4.43[84.19]</w:t>
            </w:r>
          </w:p>
        </w:tc>
        <w:tc>
          <w:tcPr>
            <w:tcW w:w="580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5CCC3F1" w14:textId="3203793B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5.58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107.07]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B85A70D" w14:textId="016E18E3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951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753.39</w:t>
            </w:r>
          </w:p>
        </w:tc>
        <w:tc>
          <w:tcPr>
            <w:tcW w:w="383" w:type="pct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6687E6" w14:textId="77BD6B24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0.42</w:t>
            </w:r>
          </w:p>
        </w:tc>
      </w:tr>
      <w:tr w:rsidR="00517C8B" w:rsidRPr="00517C8B" w14:paraId="7EC1D906" w14:textId="77777777" w:rsidTr="00302CFF">
        <w:trPr>
          <w:trHeight w:val="324"/>
        </w:trPr>
        <w:tc>
          <w:tcPr>
            <w:tcW w:w="485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E2EFDA" w:fill="FFFFFF"/>
            <w:noWrap/>
            <w:vAlign w:val="center"/>
            <w:hideMark/>
          </w:tcPr>
          <w:p w14:paraId="01F6C8FA" w14:textId="7777777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Bacillariophyta</w:t>
            </w:r>
          </w:p>
        </w:tc>
        <w:tc>
          <w:tcPr>
            <w:tcW w:w="654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388D2F8" w14:textId="0D3E9DB7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8.42</w:t>
            </w:r>
            <w:r w:rsidR="0094571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2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035.45]</w:t>
            </w:r>
          </w:p>
        </w:tc>
        <w:tc>
          <w:tcPr>
            <w:tcW w:w="62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125E1E" w14:textId="26BE9392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0.0</w:t>
            </w:r>
            <w:r w:rsidR="00B75879">
              <w:rPr>
                <w:rFonts w:eastAsia="Times New Roman" w:cs="Times New Roman"/>
                <w:sz w:val="12"/>
                <w:szCs w:val="12"/>
                <w:lang w:eastAsia="pt-BR"/>
              </w:rPr>
              <w:t>04</w:t>
            </w:r>
            <w:r w:rsidR="0094571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248.07]</w:t>
            </w:r>
          </w:p>
        </w:tc>
        <w:tc>
          <w:tcPr>
            <w:tcW w:w="591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2B19690" w14:textId="3AFF53CE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-1.43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-109.78]</w:t>
            </w:r>
          </w:p>
        </w:tc>
        <w:tc>
          <w:tcPr>
            <w:tcW w:w="579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1EA0136" w14:textId="703EC719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4.78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276.98]</w:t>
            </w:r>
          </w:p>
        </w:tc>
        <w:tc>
          <w:tcPr>
            <w:tcW w:w="58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3D2181" w14:textId="0CCDAAEE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4.10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293.11]</w:t>
            </w:r>
          </w:p>
        </w:tc>
        <w:tc>
          <w:tcPr>
            <w:tcW w:w="580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93AFDC7" w14:textId="4A4E8ED2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4.06</w:t>
            </w:r>
            <w:r w:rsidR="0031783F">
              <w:rPr>
                <w:rFonts w:eastAsia="Times New Roman" w:cs="Times New Roman"/>
                <w:sz w:val="12"/>
                <w:szCs w:val="12"/>
                <w:lang w:eastAsia="pt-BR"/>
              </w:rPr>
              <w:t xml:space="preserve"> 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[323.25]</w:t>
            </w:r>
          </w:p>
        </w:tc>
        <w:tc>
          <w:tcPr>
            <w:tcW w:w="518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E2EFDA" w:fill="FFFFFF"/>
            <w:noWrap/>
            <w:vAlign w:val="center"/>
            <w:hideMark/>
          </w:tcPr>
          <w:p w14:paraId="37267055" w14:textId="74C3CE78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2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488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,</w:t>
            </w: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543.3</w:t>
            </w:r>
            <w:r>
              <w:rPr>
                <w:rFonts w:eastAsia="Times New Roman" w:cs="Times New Roman"/>
                <w:sz w:val="12"/>
                <w:szCs w:val="12"/>
                <w:lang w:eastAsia="pt-BR"/>
              </w:rPr>
              <w:t>6</w:t>
            </w:r>
          </w:p>
        </w:tc>
        <w:tc>
          <w:tcPr>
            <w:tcW w:w="383" w:type="pct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E2EFDA" w:fill="FFFFFF"/>
            <w:noWrap/>
            <w:vAlign w:val="center"/>
            <w:hideMark/>
          </w:tcPr>
          <w:p w14:paraId="58B04E8A" w14:textId="7CBDD9A6" w:rsidR="00517C8B" w:rsidRPr="00517C8B" w:rsidRDefault="00517C8B" w:rsidP="006A0638">
            <w:pPr>
              <w:spacing w:line="240" w:lineRule="auto"/>
              <w:jc w:val="center"/>
              <w:rPr>
                <w:rFonts w:eastAsia="Times New Roman" w:cs="Times New Roman"/>
                <w:sz w:val="12"/>
                <w:szCs w:val="12"/>
                <w:lang w:eastAsia="pt-BR"/>
              </w:rPr>
            </w:pPr>
            <w:r w:rsidRPr="00517C8B">
              <w:rPr>
                <w:rFonts w:eastAsia="Times New Roman" w:cs="Times New Roman"/>
                <w:sz w:val="12"/>
                <w:szCs w:val="12"/>
                <w:lang w:eastAsia="pt-BR"/>
              </w:rPr>
              <w:t>0.45</w:t>
            </w:r>
          </w:p>
        </w:tc>
      </w:tr>
    </w:tbl>
    <w:p w14:paraId="11FADDD3" w14:textId="77777777" w:rsidR="00A34815" w:rsidRDefault="00A34815" w:rsidP="007C1D88"/>
    <w:p w14:paraId="674DA54F" w14:textId="77777777" w:rsidR="007C1D88" w:rsidRDefault="007C1D88" w:rsidP="007C1D88"/>
    <w:p w14:paraId="5026601F" w14:textId="36A8132A" w:rsidR="00807AEC" w:rsidRDefault="00807AEC" w:rsidP="007C1D88">
      <w:r>
        <w:t xml:space="preserve">De acordo com a </w:t>
      </w:r>
      <w:r>
        <w:fldChar w:fldCharType="begin"/>
      </w:r>
      <w:r>
        <w:instrText xml:space="preserve"> REF _Ref61546543 \h </w:instrText>
      </w:r>
      <w:r>
        <w:fldChar w:fldCharType="separate"/>
      </w:r>
      <w:r>
        <w:t xml:space="preserve">Tabela </w:t>
      </w:r>
      <w:r>
        <w:rPr>
          <w:noProof/>
        </w:rPr>
        <w:t>2</w:t>
      </w:r>
      <w:r>
        <w:fldChar w:fldCharType="end"/>
      </w:r>
      <w:r w:rsidR="007C1D88">
        <w:t xml:space="preserve">, </w:t>
      </w:r>
      <w:r>
        <w:t>observa-se</w:t>
      </w:r>
      <w:r w:rsidR="007C1D88">
        <w:t xml:space="preserve"> que o </w:t>
      </w:r>
      <w:r>
        <w:t xml:space="preserve">percentual da deviance explicada pelos modelos de Poisson é em média </w:t>
      </w:r>
      <w:r w:rsidR="007C1D88">
        <w:t xml:space="preserve">é </w:t>
      </w:r>
      <w:r>
        <w:t xml:space="preserve">42% </w:t>
      </w:r>
      <w:r w:rsidR="00F75C3B">
        <w:t xml:space="preserve"> (</w:t>
      </w:r>
      <m:oMath>
        <m:r>
          <w:rPr>
            <w:rFonts w:ascii="Cambria Math" w:hAnsi="Cambria Math"/>
          </w:rPr>
          <m:t>±</m:t>
        </m:r>
      </m:oMath>
      <w:r w:rsidR="00F75C3B">
        <w:rPr>
          <w:rFonts w:eastAsiaTheme="minorEastAsia"/>
        </w:rPr>
        <w:t>8%)</w:t>
      </w:r>
      <w:r>
        <w:t xml:space="preserve"> em relação </w:t>
      </w:r>
      <w:r w:rsidR="00F75C3B">
        <w:t>a dos</w:t>
      </w:r>
      <w:r>
        <w:t xml:space="preserve"> modelos nulos com 66</w:t>
      </w:r>
      <w:r w:rsidR="007C1D88">
        <w:t xml:space="preserve"> graus de liberdade</w:t>
      </w:r>
      <w:r w:rsidR="00F75C3B">
        <w:t>. Isso</w:t>
      </w:r>
      <w:r w:rsidR="007C1D88">
        <w:t xml:space="preserve"> indica modelo</w:t>
      </w:r>
      <w:r>
        <w:t>s</w:t>
      </w:r>
      <w:r w:rsidR="007C1D88">
        <w:t xml:space="preserve"> </w:t>
      </w:r>
      <w:r>
        <w:t xml:space="preserve">mal </w:t>
      </w:r>
      <w:r w:rsidR="007C1D88">
        <w:t>ajustado</w:t>
      </w:r>
      <w:r>
        <w:t>s</w:t>
      </w:r>
      <w:r w:rsidR="00F75C3B">
        <w:t>.</w:t>
      </w:r>
      <w:r>
        <w:t xml:space="preserve"> </w:t>
      </w:r>
      <w:r w:rsidR="00F75C3B">
        <w:t>Esse fato</w:t>
      </w:r>
      <w:r>
        <w:t xml:space="preserve"> pode </w:t>
      </w:r>
      <w:r w:rsidR="00F75C3B">
        <w:t>ser</w:t>
      </w:r>
      <w:r>
        <w:t xml:space="preserve"> indicativo de superdispersão, pois</w:t>
      </w:r>
      <w:r w:rsidR="00F75C3B">
        <w:t xml:space="preserve"> como a distribuição de Poisson tem apenas um parâmetro, µ, no qual a média é igual a variância, </w:t>
      </w:r>
      <w:r w:rsidR="007C1D88">
        <w:t xml:space="preserve"> frequentemente mais variáveis ​​do que o modelo de Poisson implicaria.</w:t>
      </w:r>
    </w:p>
    <w:p w14:paraId="6D49EE7A" w14:textId="77777777" w:rsidR="00807AEC" w:rsidRDefault="00807AEC" w:rsidP="007C1D88"/>
    <w:p w14:paraId="67C91CCD" w14:textId="51A556BC" w:rsidR="00A03B6B" w:rsidRDefault="00A03B6B">
      <w:pPr>
        <w:spacing w:after="160" w:line="259" w:lineRule="auto"/>
        <w:jc w:val="left"/>
      </w:pPr>
      <w:r>
        <w:br w:type="page"/>
      </w:r>
    </w:p>
    <w:p w14:paraId="4D9BDC1A" w14:textId="77777777" w:rsidR="00A03B6B" w:rsidRDefault="00A03B6B" w:rsidP="00A03B6B">
      <w:pPr>
        <w:pStyle w:val="Ttulo1"/>
      </w:pPr>
      <w:r>
        <w:lastRenderedPageBreak/>
        <w:t xml:space="preserve">ABORDAGEM 2 – Design of </w:t>
      </w:r>
      <w:proofErr w:type="spellStart"/>
      <w:r>
        <w:t>Experiments</w:t>
      </w:r>
      <w:proofErr w:type="spellEnd"/>
      <w:r>
        <w:t xml:space="preserve"> </w:t>
      </w:r>
    </w:p>
    <w:p w14:paraId="35898690" w14:textId="77777777" w:rsidR="00A03B6B" w:rsidRDefault="00A03B6B" w:rsidP="00A03B6B">
      <w:pPr>
        <w:pStyle w:val="Ttulo2"/>
      </w:pPr>
      <w:r>
        <w:t xml:space="preserve">Objetivo </w:t>
      </w:r>
    </w:p>
    <w:p w14:paraId="7F8DCEB0" w14:textId="3F1BDDB6" w:rsidR="004A53F2" w:rsidRDefault="004A53F2" w:rsidP="00A03B6B">
      <w:pPr>
        <w:ind w:firstLine="1134"/>
      </w:pPr>
      <w:r>
        <w:t>Identificar qual co</w:t>
      </w:r>
      <w:r w:rsidR="007B30DD">
        <w:t xml:space="preserve">mbinação de preditores reduz a densidade de cada filo. </w:t>
      </w:r>
    </w:p>
    <w:p w14:paraId="4331B480" w14:textId="77777777" w:rsidR="007B30DD" w:rsidRDefault="007B30DD" w:rsidP="007B30DD">
      <w:bookmarkStart w:id="2" w:name="_GoBack"/>
      <w:bookmarkEnd w:id="2"/>
    </w:p>
    <w:p w14:paraId="39154A77" w14:textId="00D6811D" w:rsidR="004A53F2" w:rsidRDefault="004A53F2" w:rsidP="00A03B6B">
      <w:pPr>
        <w:ind w:firstLine="1134"/>
      </w:pPr>
    </w:p>
    <w:p w14:paraId="4023ECC2" w14:textId="3D3EA34C" w:rsidR="004A53F2" w:rsidRDefault="004A53F2" w:rsidP="00A03B6B">
      <w:pPr>
        <w:ind w:firstLine="1134"/>
      </w:pPr>
    </w:p>
    <w:p w14:paraId="270B713A" w14:textId="77777777" w:rsidR="004A53F2" w:rsidRDefault="004A53F2" w:rsidP="00A03B6B">
      <w:pPr>
        <w:ind w:firstLine="1134"/>
      </w:pPr>
    </w:p>
    <w:p w14:paraId="7B1104A6" w14:textId="03376797" w:rsidR="00A03B6B" w:rsidRDefault="004A53F2" w:rsidP="00A03B6B">
      <w:pPr>
        <w:ind w:firstLine="1134"/>
      </w:pPr>
      <w:r>
        <w:t>Analisar</w:t>
      </w:r>
      <w:r w:rsidR="00A03B6B">
        <w:t xml:space="preserve"> as densidades dos filos</w:t>
      </w:r>
      <w:r w:rsidR="006E03FF">
        <w:t xml:space="preserve">, variável dependente, </w:t>
      </w:r>
      <w:r>
        <w:t xml:space="preserve">em relação aos dois </w:t>
      </w:r>
      <w:r w:rsidR="00A03B6B">
        <w:t>fatores</w:t>
      </w:r>
      <w:r>
        <w:t xml:space="preserve">, </w:t>
      </w:r>
      <w:proofErr w:type="spellStart"/>
      <w:r>
        <w:t>Sampling</w:t>
      </w:r>
      <w:proofErr w:type="spellEnd"/>
      <w:r>
        <w:t xml:space="preserve"> e </w:t>
      </w:r>
      <w:proofErr w:type="spellStart"/>
      <w:r>
        <w:t>Treatment</w:t>
      </w:r>
      <w:proofErr w:type="spellEnd"/>
      <w:r>
        <w:t xml:space="preserve">. Os detalhes de cada variável encontram-se na </w:t>
      </w:r>
      <w:r w:rsidR="006E03FF">
        <w:fldChar w:fldCharType="begin"/>
      </w:r>
      <w:r w:rsidR="006E03FF">
        <w:instrText xml:space="preserve"> REF _Ref61718718 \h </w:instrText>
      </w:r>
      <w:r w:rsidR="006E03FF">
        <w:fldChar w:fldCharType="separate"/>
      </w:r>
      <w:r w:rsidR="006E03FF">
        <w:t xml:space="preserve">Tabela </w:t>
      </w:r>
      <w:r w:rsidR="006E03FF">
        <w:rPr>
          <w:noProof/>
        </w:rPr>
        <w:t>3</w:t>
      </w:r>
      <w:r w:rsidR="006E03FF">
        <w:fldChar w:fldCharType="end"/>
      </w:r>
      <w:r w:rsidR="00A03B6B">
        <w:t>:</w:t>
      </w:r>
      <w:r w:rsidR="00A03B6B">
        <w:tab/>
      </w:r>
    </w:p>
    <w:p w14:paraId="643F6C08" w14:textId="1120DA08" w:rsidR="006E03FF" w:rsidRDefault="006E03FF" w:rsidP="006E03FF">
      <w:pPr>
        <w:pStyle w:val="Legenda"/>
        <w:keepNext/>
        <w:framePr w:wrap="notBeside"/>
      </w:pPr>
      <w:bookmarkStart w:id="3" w:name="_Ref61718718"/>
      <w:r>
        <w:t xml:space="preserve">Tabela </w:t>
      </w:r>
      <w:r>
        <w:fldChar w:fldCharType="begin"/>
      </w:r>
      <w:r>
        <w:instrText xml:space="preserve"> SEQ Tabela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End w:id="3"/>
      <w:r>
        <w:t xml:space="preserve"> - Relação das variávies, seus respectivos tipos,  níveis e desccrição</w:t>
      </w:r>
    </w:p>
    <w:tbl>
      <w:tblPr>
        <w:tblStyle w:val="Tabelacomgrade"/>
        <w:tblW w:w="5000" w:type="pct"/>
        <w:tblLook w:val="04A0" w:firstRow="1" w:lastRow="0" w:firstColumn="1" w:lastColumn="0" w:noHBand="0" w:noVBand="1"/>
      </w:tblPr>
      <w:tblGrid>
        <w:gridCol w:w="1229"/>
        <w:gridCol w:w="1429"/>
        <w:gridCol w:w="750"/>
        <w:gridCol w:w="5653"/>
      </w:tblGrid>
      <w:tr w:rsidR="006E03FF" w14:paraId="29B0F4E6" w14:textId="77777777" w:rsidTr="00570F6A">
        <w:tc>
          <w:tcPr>
            <w:tcW w:w="678" w:type="pct"/>
          </w:tcPr>
          <w:p w14:paraId="3720A806" w14:textId="7A68A09D" w:rsidR="006E03FF" w:rsidRDefault="006E03FF" w:rsidP="006E03FF">
            <w:pPr>
              <w:jc w:val="center"/>
            </w:pPr>
            <w:r>
              <w:t>Variáveis</w:t>
            </w:r>
          </w:p>
        </w:tc>
        <w:tc>
          <w:tcPr>
            <w:tcW w:w="797" w:type="pct"/>
          </w:tcPr>
          <w:p w14:paraId="79DD78EF" w14:textId="4998612F" w:rsidR="006E03FF" w:rsidRDefault="006E03FF" w:rsidP="006E03FF">
            <w:pPr>
              <w:jc w:val="center"/>
            </w:pPr>
            <w:r>
              <w:t>Tipo</w:t>
            </w:r>
          </w:p>
        </w:tc>
        <w:tc>
          <w:tcPr>
            <w:tcW w:w="398" w:type="pct"/>
          </w:tcPr>
          <w:p w14:paraId="7ADAD248" w14:textId="78268C33" w:rsidR="006E03FF" w:rsidRDefault="006E03FF" w:rsidP="006E03FF">
            <w:pPr>
              <w:jc w:val="center"/>
            </w:pPr>
            <w:r>
              <w:t>Nível</w:t>
            </w:r>
          </w:p>
        </w:tc>
        <w:tc>
          <w:tcPr>
            <w:tcW w:w="3126" w:type="pct"/>
          </w:tcPr>
          <w:p w14:paraId="37C207C5" w14:textId="10DA0355" w:rsidR="006E03FF" w:rsidRDefault="006E03FF" w:rsidP="006E03FF">
            <w:pPr>
              <w:jc w:val="center"/>
            </w:pPr>
            <w:r>
              <w:t>Descrição</w:t>
            </w:r>
          </w:p>
        </w:tc>
      </w:tr>
      <w:tr w:rsidR="006E03FF" w14:paraId="3C9E5E40" w14:textId="77777777" w:rsidTr="00570F6A">
        <w:tc>
          <w:tcPr>
            <w:tcW w:w="678" w:type="pct"/>
            <w:vMerge w:val="restart"/>
          </w:tcPr>
          <w:p w14:paraId="67F4BE4F" w14:textId="16BE8542" w:rsidR="006E03FF" w:rsidRDefault="006E03FF" w:rsidP="006E03FF">
            <w:pPr>
              <w:jc w:val="center"/>
            </w:pPr>
            <w:proofErr w:type="spellStart"/>
            <w:r>
              <w:t>Sampling</w:t>
            </w:r>
            <w:proofErr w:type="spellEnd"/>
          </w:p>
        </w:tc>
        <w:tc>
          <w:tcPr>
            <w:tcW w:w="797" w:type="pct"/>
            <w:vMerge w:val="restart"/>
          </w:tcPr>
          <w:p w14:paraId="72B58A03" w14:textId="787407D5" w:rsidR="006E03FF" w:rsidRDefault="006E03FF" w:rsidP="006E03FF">
            <w:pPr>
              <w:jc w:val="center"/>
            </w:pPr>
            <w:r>
              <w:t>Qualitativa</w:t>
            </w:r>
          </w:p>
        </w:tc>
        <w:tc>
          <w:tcPr>
            <w:tcW w:w="398" w:type="pct"/>
          </w:tcPr>
          <w:p w14:paraId="3335CA65" w14:textId="40756521" w:rsidR="006E03FF" w:rsidRDefault="006E03FF" w:rsidP="006E03FF">
            <w:pPr>
              <w:jc w:val="center"/>
            </w:pPr>
            <w:r>
              <w:t>0</w:t>
            </w:r>
          </w:p>
        </w:tc>
        <w:tc>
          <w:tcPr>
            <w:tcW w:w="3126" w:type="pct"/>
          </w:tcPr>
          <w:p w14:paraId="31A25B89" w14:textId="260B035A" w:rsidR="006E03FF" w:rsidRDefault="006E03FF" w:rsidP="006E03FF">
            <w:pPr>
              <w:jc w:val="center"/>
            </w:pPr>
            <w:r>
              <w:t>Amostragem realizada no início do experimento (IE)</w:t>
            </w:r>
          </w:p>
        </w:tc>
      </w:tr>
      <w:tr w:rsidR="006E03FF" w14:paraId="270C43FC" w14:textId="77777777" w:rsidTr="00570F6A">
        <w:tc>
          <w:tcPr>
            <w:tcW w:w="678" w:type="pct"/>
            <w:vMerge/>
          </w:tcPr>
          <w:p w14:paraId="77710643" w14:textId="77777777" w:rsidR="006E03FF" w:rsidRDefault="006E03FF" w:rsidP="006E03FF">
            <w:pPr>
              <w:jc w:val="center"/>
            </w:pPr>
          </w:p>
        </w:tc>
        <w:tc>
          <w:tcPr>
            <w:tcW w:w="797" w:type="pct"/>
            <w:vMerge/>
          </w:tcPr>
          <w:p w14:paraId="7A10E03B" w14:textId="77777777" w:rsidR="006E03FF" w:rsidRDefault="006E03FF" w:rsidP="006E03FF">
            <w:pPr>
              <w:jc w:val="center"/>
            </w:pPr>
          </w:p>
        </w:tc>
        <w:tc>
          <w:tcPr>
            <w:tcW w:w="398" w:type="pct"/>
          </w:tcPr>
          <w:p w14:paraId="460A2F7A" w14:textId="397C8BED" w:rsidR="006E03FF" w:rsidRDefault="006E03FF" w:rsidP="006E03FF">
            <w:pPr>
              <w:jc w:val="center"/>
            </w:pPr>
            <w:r>
              <w:t>1</w:t>
            </w:r>
          </w:p>
        </w:tc>
        <w:tc>
          <w:tcPr>
            <w:tcW w:w="3126" w:type="pct"/>
          </w:tcPr>
          <w:p w14:paraId="0FCC2DF8" w14:textId="0F8C6D63" w:rsidR="006E03FF" w:rsidRDefault="006E03FF" w:rsidP="006E03FF">
            <w:pPr>
              <w:jc w:val="center"/>
            </w:pPr>
            <w:r>
              <w:t>Amostragem realizada 72 h após o IE</w:t>
            </w:r>
          </w:p>
        </w:tc>
      </w:tr>
      <w:tr w:rsidR="006E03FF" w14:paraId="37C541C4" w14:textId="77777777" w:rsidTr="00570F6A">
        <w:tc>
          <w:tcPr>
            <w:tcW w:w="678" w:type="pct"/>
            <w:vMerge/>
          </w:tcPr>
          <w:p w14:paraId="0387F078" w14:textId="77777777" w:rsidR="006E03FF" w:rsidRDefault="006E03FF" w:rsidP="006E03FF">
            <w:pPr>
              <w:jc w:val="center"/>
            </w:pPr>
          </w:p>
        </w:tc>
        <w:tc>
          <w:tcPr>
            <w:tcW w:w="797" w:type="pct"/>
            <w:vMerge/>
          </w:tcPr>
          <w:p w14:paraId="1B5968A7" w14:textId="77777777" w:rsidR="006E03FF" w:rsidRDefault="006E03FF" w:rsidP="006E03FF">
            <w:pPr>
              <w:jc w:val="center"/>
            </w:pPr>
          </w:p>
        </w:tc>
        <w:tc>
          <w:tcPr>
            <w:tcW w:w="398" w:type="pct"/>
          </w:tcPr>
          <w:p w14:paraId="1120F10E" w14:textId="74772F2B" w:rsidR="006E03FF" w:rsidRDefault="006E03FF" w:rsidP="006E03FF">
            <w:pPr>
              <w:jc w:val="center"/>
            </w:pPr>
            <w:r>
              <w:t>2</w:t>
            </w:r>
          </w:p>
        </w:tc>
        <w:tc>
          <w:tcPr>
            <w:tcW w:w="3126" w:type="pct"/>
          </w:tcPr>
          <w:p w14:paraId="37CC682C" w14:textId="28D28216" w:rsidR="006E03FF" w:rsidRDefault="006E03FF" w:rsidP="006E03FF">
            <w:pPr>
              <w:jc w:val="center"/>
            </w:pPr>
            <w:r>
              <w:t>Amostragem realizada 168 após o IE</w:t>
            </w:r>
          </w:p>
        </w:tc>
      </w:tr>
      <w:tr w:rsidR="006E03FF" w14:paraId="60A079D0" w14:textId="77777777" w:rsidTr="00570F6A">
        <w:tc>
          <w:tcPr>
            <w:tcW w:w="678" w:type="pct"/>
            <w:vMerge/>
          </w:tcPr>
          <w:p w14:paraId="10636652" w14:textId="77777777" w:rsidR="006E03FF" w:rsidRDefault="006E03FF" w:rsidP="006E03FF">
            <w:pPr>
              <w:jc w:val="center"/>
            </w:pPr>
          </w:p>
        </w:tc>
        <w:tc>
          <w:tcPr>
            <w:tcW w:w="797" w:type="pct"/>
            <w:vMerge/>
          </w:tcPr>
          <w:p w14:paraId="2731F686" w14:textId="77777777" w:rsidR="006E03FF" w:rsidRDefault="006E03FF" w:rsidP="006E03FF">
            <w:pPr>
              <w:jc w:val="center"/>
            </w:pPr>
          </w:p>
        </w:tc>
        <w:tc>
          <w:tcPr>
            <w:tcW w:w="398" w:type="pct"/>
          </w:tcPr>
          <w:p w14:paraId="5059147B" w14:textId="50109506" w:rsidR="006E03FF" w:rsidRDefault="006E03FF" w:rsidP="006E03FF">
            <w:pPr>
              <w:jc w:val="center"/>
            </w:pPr>
            <w:r>
              <w:t>3</w:t>
            </w:r>
          </w:p>
        </w:tc>
        <w:tc>
          <w:tcPr>
            <w:tcW w:w="3126" w:type="pct"/>
          </w:tcPr>
          <w:p w14:paraId="04739179" w14:textId="194D32B4" w:rsidR="006E03FF" w:rsidRDefault="006E03FF" w:rsidP="006E03FF">
            <w:pPr>
              <w:jc w:val="center"/>
            </w:pPr>
            <w:r>
              <w:t>Amostragem realizada 336 h após o IE</w:t>
            </w:r>
          </w:p>
        </w:tc>
      </w:tr>
      <w:tr w:rsidR="006E03FF" w14:paraId="037F0B5A" w14:textId="77777777" w:rsidTr="00570F6A">
        <w:tc>
          <w:tcPr>
            <w:tcW w:w="678" w:type="pct"/>
            <w:vMerge/>
          </w:tcPr>
          <w:p w14:paraId="5D0E215E" w14:textId="77777777" w:rsidR="006E03FF" w:rsidRDefault="006E03FF" w:rsidP="006E03FF">
            <w:pPr>
              <w:jc w:val="center"/>
            </w:pPr>
          </w:p>
        </w:tc>
        <w:tc>
          <w:tcPr>
            <w:tcW w:w="797" w:type="pct"/>
            <w:vMerge/>
          </w:tcPr>
          <w:p w14:paraId="0BCAA16C" w14:textId="77777777" w:rsidR="006E03FF" w:rsidRDefault="006E03FF" w:rsidP="006E03FF">
            <w:pPr>
              <w:jc w:val="center"/>
            </w:pPr>
          </w:p>
        </w:tc>
        <w:tc>
          <w:tcPr>
            <w:tcW w:w="398" w:type="pct"/>
          </w:tcPr>
          <w:p w14:paraId="02230678" w14:textId="42CB495F" w:rsidR="006E03FF" w:rsidRDefault="006E03FF" w:rsidP="006E03FF">
            <w:pPr>
              <w:jc w:val="center"/>
            </w:pPr>
            <w:r>
              <w:t>4</w:t>
            </w:r>
          </w:p>
        </w:tc>
        <w:tc>
          <w:tcPr>
            <w:tcW w:w="3126" w:type="pct"/>
          </w:tcPr>
          <w:p w14:paraId="14BBCB9D" w14:textId="268C93E9" w:rsidR="006E03FF" w:rsidRDefault="006E03FF" w:rsidP="006E03FF">
            <w:pPr>
              <w:jc w:val="center"/>
            </w:pPr>
            <w:r>
              <w:t>Amostragem realizada 504 após o IE</w:t>
            </w:r>
          </w:p>
        </w:tc>
      </w:tr>
      <w:tr w:rsidR="006E03FF" w14:paraId="470EB4DB" w14:textId="77777777" w:rsidTr="00570F6A">
        <w:tc>
          <w:tcPr>
            <w:tcW w:w="678" w:type="pct"/>
            <w:vMerge/>
          </w:tcPr>
          <w:p w14:paraId="3F5D3324" w14:textId="77777777" w:rsidR="006E03FF" w:rsidRDefault="006E03FF" w:rsidP="006E03FF">
            <w:pPr>
              <w:jc w:val="center"/>
            </w:pPr>
          </w:p>
        </w:tc>
        <w:tc>
          <w:tcPr>
            <w:tcW w:w="797" w:type="pct"/>
            <w:vMerge/>
          </w:tcPr>
          <w:p w14:paraId="3B0779AF" w14:textId="77777777" w:rsidR="006E03FF" w:rsidRDefault="006E03FF" w:rsidP="006E03FF">
            <w:pPr>
              <w:jc w:val="center"/>
            </w:pPr>
          </w:p>
        </w:tc>
        <w:tc>
          <w:tcPr>
            <w:tcW w:w="398" w:type="pct"/>
          </w:tcPr>
          <w:p w14:paraId="757FCBC2" w14:textId="779F72E4" w:rsidR="006E03FF" w:rsidRDefault="006E03FF" w:rsidP="006E03FF">
            <w:pPr>
              <w:jc w:val="center"/>
            </w:pPr>
            <w:r>
              <w:t>5</w:t>
            </w:r>
          </w:p>
        </w:tc>
        <w:tc>
          <w:tcPr>
            <w:tcW w:w="3126" w:type="pct"/>
          </w:tcPr>
          <w:p w14:paraId="42B8CFF5" w14:textId="419EDEA9" w:rsidR="006E03FF" w:rsidRDefault="006E03FF" w:rsidP="006E03FF">
            <w:pPr>
              <w:jc w:val="center"/>
            </w:pPr>
            <w:r>
              <w:t>Amostragem realizada 720 h após o IE</w:t>
            </w:r>
          </w:p>
        </w:tc>
      </w:tr>
      <w:tr w:rsidR="006E03FF" w14:paraId="02DC337D" w14:textId="77777777" w:rsidTr="00570F6A">
        <w:tc>
          <w:tcPr>
            <w:tcW w:w="678" w:type="pct"/>
            <w:vMerge w:val="restart"/>
          </w:tcPr>
          <w:p w14:paraId="0112E34D" w14:textId="04D5AF62" w:rsidR="006E03FF" w:rsidRDefault="006E03FF" w:rsidP="006E03FF">
            <w:pPr>
              <w:jc w:val="center"/>
            </w:pPr>
            <w:proofErr w:type="spellStart"/>
            <w:r>
              <w:t>Treatment</w:t>
            </w:r>
            <w:proofErr w:type="spellEnd"/>
          </w:p>
        </w:tc>
        <w:tc>
          <w:tcPr>
            <w:tcW w:w="797" w:type="pct"/>
            <w:vMerge w:val="restart"/>
          </w:tcPr>
          <w:p w14:paraId="66683DCD" w14:textId="3E1E36FE" w:rsidR="006E03FF" w:rsidRDefault="006E03FF" w:rsidP="006E03FF">
            <w:pPr>
              <w:jc w:val="center"/>
            </w:pPr>
            <w:r>
              <w:t>Qualitativa</w:t>
            </w:r>
          </w:p>
        </w:tc>
        <w:tc>
          <w:tcPr>
            <w:tcW w:w="398" w:type="pct"/>
          </w:tcPr>
          <w:p w14:paraId="4CA6A995" w14:textId="28D3F4EF" w:rsidR="006E03FF" w:rsidRDefault="006E03FF" w:rsidP="006E03FF">
            <w:pPr>
              <w:jc w:val="center"/>
            </w:pPr>
            <w:r>
              <w:t>0</w:t>
            </w:r>
          </w:p>
        </w:tc>
        <w:tc>
          <w:tcPr>
            <w:tcW w:w="3126" w:type="pct"/>
          </w:tcPr>
          <w:p w14:paraId="30C4A434" w14:textId="126A2BD0" w:rsidR="006E03FF" w:rsidRDefault="006E03FF" w:rsidP="006E03FF">
            <w:pPr>
              <w:jc w:val="center"/>
            </w:pPr>
            <w:r>
              <w:t>Unidade amostral (UA) sem reator</w:t>
            </w:r>
          </w:p>
        </w:tc>
      </w:tr>
      <w:tr w:rsidR="006E03FF" w14:paraId="0B3ACBE0" w14:textId="77777777" w:rsidTr="00570F6A">
        <w:tc>
          <w:tcPr>
            <w:tcW w:w="678" w:type="pct"/>
            <w:vMerge/>
          </w:tcPr>
          <w:p w14:paraId="12E16BF9" w14:textId="77777777" w:rsidR="006E03FF" w:rsidRDefault="006E03FF" w:rsidP="006E03FF">
            <w:pPr>
              <w:jc w:val="center"/>
            </w:pPr>
          </w:p>
        </w:tc>
        <w:tc>
          <w:tcPr>
            <w:tcW w:w="797" w:type="pct"/>
            <w:vMerge/>
          </w:tcPr>
          <w:p w14:paraId="56C0C0F3" w14:textId="77777777" w:rsidR="006E03FF" w:rsidRDefault="006E03FF" w:rsidP="006E03FF">
            <w:pPr>
              <w:jc w:val="center"/>
            </w:pPr>
          </w:p>
        </w:tc>
        <w:tc>
          <w:tcPr>
            <w:tcW w:w="398" w:type="pct"/>
          </w:tcPr>
          <w:p w14:paraId="6CF7F49D" w14:textId="4817DE87" w:rsidR="006E03FF" w:rsidRDefault="006E03FF" w:rsidP="006E03FF">
            <w:pPr>
              <w:jc w:val="center"/>
            </w:pPr>
            <w:r>
              <w:t>1</w:t>
            </w:r>
          </w:p>
        </w:tc>
        <w:tc>
          <w:tcPr>
            <w:tcW w:w="3126" w:type="pct"/>
          </w:tcPr>
          <w:p w14:paraId="7F701DF9" w14:textId="6F783AD7" w:rsidR="006E03FF" w:rsidRDefault="006E03FF" w:rsidP="006E03FF">
            <w:pPr>
              <w:jc w:val="center"/>
            </w:pPr>
            <w:r>
              <w:t>UA com reator a 100%</w:t>
            </w:r>
          </w:p>
        </w:tc>
      </w:tr>
      <w:tr w:rsidR="006E03FF" w14:paraId="2108396A" w14:textId="77777777" w:rsidTr="00570F6A">
        <w:tc>
          <w:tcPr>
            <w:tcW w:w="678" w:type="pct"/>
            <w:vMerge/>
          </w:tcPr>
          <w:p w14:paraId="78A9A3DA" w14:textId="77777777" w:rsidR="006E03FF" w:rsidRDefault="006E03FF" w:rsidP="006E03FF">
            <w:pPr>
              <w:jc w:val="center"/>
            </w:pPr>
          </w:p>
        </w:tc>
        <w:tc>
          <w:tcPr>
            <w:tcW w:w="797" w:type="pct"/>
            <w:vMerge/>
          </w:tcPr>
          <w:p w14:paraId="7A05A376" w14:textId="77777777" w:rsidR="006E03FF" w:rsidRDefault="006E03FF" w:rsidP="006E03FF">
            <w:pPr>
              <w:jc w:val="center"/>
            </w:pPr>
          </w:p>
        </w:tc>
        <w:tc>
          <w:tcPr>
            <w:tcW w:w="398" w:type="pct"/>
          </w:tcPr>
          <w:p w14:paraId="1EFFCC12" w14:textId="3BB7174C" w:rsidR="006E03FF" w:rsidRDefault="006E03FF" w:rsidP="006E03FF">
            <w:pPr>
              <w:jc w:val="center"/>
            </w:pPr>
            <w:r>
              <w:t>2</w:t>
            </w:r>
          </w:p>
        </w:tc>
        <w:tc>
          <w:tcPr>
            <w:tcW w:w="3126" w:type="pct"/>
          </w:tcPr>
          <w:p w14:paraId="56449B57" w14:textId="13DBA791" w:rsidR="006E03FF" w:rsidRDefault="006E03FF" w:rsidP="006E03FF">
            <w:pPr>
              <w:jc w:val="center"/>
            </w:pPr>
            <w:r>
              <w:t>UA com reator a 70%</w:t>
            </w:r>
          </w:p>
        </w:tc>
      </w:tr>
      <w:tr w:rsidR="006E03FF" w14:paraId="46FDB46C" w14:textId="77777777" w:rsidTr="00570F6A">
        <w:tc>
          <w:tcPr>
            <w:tcW w:w="678" w:type="pct"/>
            <w:vMerge/>
          </w:tcPr>
          <w:p w14:paraId="579D6812" w14:textId="77777777" w:rsidR="006E03FF" w:rsidRDefault="006E03FF" w:rsidP="006E03FF">
            <w:pPr>
              <w:jc w:val="center"/>
            </w:pPr>
          </w:p>
        </w:tc>
        <w:tc>
          <w:tcPr>
            <w:tcW w:w="797" w:type="pct"/>
            <w:vMerge/>
          </w:tcPr>
          <w:p w14:paraId="1501F42C" w14:textId="77777777" w:rsidR="006E03FF" w:rsidRDefault="006E03FF" w:rsidP="006E03FF">
            <w:pPr>
              <w:jc w:val="center"/>
            </w:pPr>
          </w:p>
        </w:tc>
        <w:tc>
          <w:tcPr>
            <w:tcW w:w="398" w:type="pct"/>
          </w:tcPr>
          <w:p w14:paraId="4CAE6E27" w14:textId="455CD270" w:rsidR="006E03FF" w:rsidRDefault="006E03FF" w:rsidP="006E03FF">
            <w:pPr>
              <w:jc w:val="center"/>
            </w:pPr>
            <w:r>
              <w:t>3</w:t>
            </w:r>
          </w:p>
        </w:tc>
        <w:tc>
          <w:tcPr>
            <w:tcW w:w="3126" w:type="pct"/>
          </w:tcPr>
          <w:p w14:paraId="5AC4B26C" w14:textId="3BF31A7C" w:rsidR="006E03FF" w:rsidRDefault="006E03FF" w:rsidP="006E03FF">
            <w:pPr>
              <w:jc w:val="center"/>
            </w:pPr>
            <w:r>
              <w:t>UA com reator a 50%</w:t>
            </w:r>
          </w:p>
        </w:tc>
      </w:tr>
      <w:tr w:rsidR="006E03FF" w14:paraId="78E26158" w14:textId="77777777" w:rsidTr="00570F6A">
        <w:tc>
          <w:tcPr>
            <w:tcW w:w="678" w:type="pct"/>
          </w:tcPr>
          <w:p w14:paraId="75A45A90" w14:textId="49AC80D7" w:rsidR="006E03FF" w:rsidRDefault="006E03FF" w:rsidP="006E03FF">
            <w:pPr>
              <w:jc w:val="center"/>
            </w:pPr>
            <w:r>
              <w:t xml:space="preserve">Densidade </w:t>
            </w:r>
          </w:p>
        </w:tc>
        <w:tc>
          <w:tcPr>
            <w:tcW w:w="797" w:type="pct"/>
          </w:tcPr>
          <w:p w14:paraId="4BBE1EB8" w14:textId="50085B56" w:rsidR="006E03FF" w:rsidRDefault="006E03FF" w:rsidP="006E03FF">
            <w:pPr>
              <w:jc w:val="center"/>
            </w:pPr>
            <w:r>
              <w:t>Quantitativa</w:t>
            </w:r>
          </w:p>
        </w:tc>
        <w:tc>
          <w:tcPr>
            <w:tcW w:w="398" w:type="pct"/>
          </w:tcPr>
          <w:p w14:paraId="3D3336C8" w14:textId="4F2B8E03" w:rsidR="006E03FF" w:rsidRDefault="006E03FF" w:rsidP="006E03FF">
            <w:pPr>
              <w:jc w:val="center"/>
            </w:pPr>
            <w:r>
              <w:t>-</w:t>
            </w:r>
          </w:p>
        </w:tc>
        <w:tc>
          <w:tcPr>
            <w:tcW w:w="3126" w:type="pct"/>
          </w:tcPr>
          <w:p w14:paraId="70C962DB" w14:textId="02622C80" w:rsidR="006E03FF" w:rsidRDefault="006E03FF" w:rsidP="006E03FF">
            <w:pPr>
              <w:jc w:val="center"/>
            </w:pPr>
            <w:r>
              <w:t>Variável quantitativa discreta que representa a densidade em células por mL dos organismos identificados em cada filo</w:t>
            </w:r>
          </w:p>
        </w:tc>
      </w:tr>
    </w:tbl>
    <w:p w14:paraId="4EFD5D3C" w14:textId="21A71A87" w:rsidR="00F97981" w:rsidRDefault="00A03B6B" w:rsidP="00A03B6B">
      <w:pPr>
        <w:ind w:firstLine="1134"/>
      </w:pPr>
      <w:r>
        <w:t xml:space="preserve">  </w:t>
      </w:r>
    </w:p>
    <w:sectPr w:rsidR="00F97981" w:rsidSect="00427429"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EF95C87"/>
    <w:multiLevelType w:val="hybridMultilevel"/>
    <w:tmpl w:val="ABAA10BC"/>
    <w:lvl w:ilvl="0" w:tplc="F6B41584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E787717"/>
    <w:multiLevelType w:val="multilevel"/>
    <w:tmpl w:val="3E522ACE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5F29641B"/>
    <w:multiLevelType w:val="hybridMultilevel"/>
    <w:tmpl w:val="39E6A43C"/>
    <w:lvl w:ilvl="0" w:tplc="8B608DD6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1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C1D88"/>
    <w:rsid w:val="000510A1"/>
    <w:rsid w:val="0014770E"/>
    <w:rsid w:val="00302CFF"/>
    <w:rsid w:val="0031783F"/>
    <w:rsid w:val="00427429"/>
    <w:rsid w:val="0043082B"/>
    <w:rsid w:val="004A53F2"/>
    <w:rsid w:val="00517C8B"/>
    <w:rsid w:val="00570F6A"/>
    <w:rsid w:val="005A7F84"/>
    <w:rsid w:val="005B4075"/>
    <w:rsid w:val="006471AB"/>
    <w:rsid w:val="006A0638"/>
    <w:rsid w:val="006E03FF"/>
    <w:rsid w:val="007B30DD"/>
    <w:rsid w:val="007C1D88"/>
    <w:rsid w:val="00807AEC"/>
    <w:rsid w:val="0094571F"/>
    <w:rsid w:val="00A03B6B"/>
    <w:rsid w:val="00A34815"/>
    <w:rsid w:val="00B75879"/>
    <w:rsid w:val="00BF4FE9"/>
    <w:rsid w:val="00C832D4"/>
    <w:rsid w:val="00DE721E"/>
    <w:rsid w:val="00F75C3B"/>
    <w:rsid w:val="00F979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3723E72"/>
  <w15:chartTrackingRefBased/>
  <w15:docId w15:val="{040213B9-A685-4258-89D6-1DF2AFCB303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B4075"/>
    <w:pPr>
      <w:spacing w:after="0" w:line="360" w:lineRule="auto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5B4075"/>
    <w:pPr>
      <w:keepNext/>
      <w:keepLines/>
      <w:numPr>
        <w:numId w:val="5"/>
      </w:numPr>
      <w:outlineLvl w:val="0"/>
    </w:pPr>
    <w:rPr>
      <w:rFonts w:eastAsiaTheme="majorEastAsia" w:cstheme="majorBidi"/>
      <w:b/>
      <w:szCs w:val="32"/>
    </w:rPr>
  </w:style>
  <w:style w:type="paragraph" w:styleId="Ttulo2">
    <w:name w:val="heading 2"/>
    <w:basedOn w:val="Normal"/>
    <w:next w:val="Normal"/>
    <w:link w:val="Ttulo2Char"/>
    <w:autoRedefine/>
    <w:uiPriority w:val="9"/>
    <w:unhideWhenUsed/>
    <w:qFormat/>
    <w:rsid w:val="005B4075"/>
    <w:pPr>
      <w:keepNext/>
      <w:keepLines/>
      <w:numPr>
        <w:ilvl w:val="1"/>
        <w:numId w:val="4"/>
      </w:numPr>
      <w:outlineLvl w:val="1"/>
    </w:pPr>
    <w:rPr>
      <w:rFonts w:eastAsiaTheme="majorEastAsia" w:cstheme="majorBidi"/>
      <w:b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5B4075"/>
    <w:pPr>
      <w:keepNext/>
      <w:keepLines/>
      <w:numPr>
        <w:ilvl w:val="2"/>
        <w:numId w:val="5"/>
      </w:numPr>
      <w:outlineLvl w:val="2"/>
    </w:pPr>
    <w:rPr>
      <w:rFonts w:eastAsiaTheme="majorEastAsia" w:cstheme="majorBidi"/>
      <w:szCs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427429"/>
    <w:rPr>
      <w:rFonts w:ascii="Times New Roman" w:eastAsiaTheme="majorEastAsia" w:hAnsi="Times New Roman" w:cstheme="majorBidi"/>
      <w:b/>
      <w:sz w:val="24"/>
      <w:szCs w:val="32"/>
    </w:rPr>
  </w:style>
  <w:style w:type="paragraph" w:styleId="Legenda">
    <w:name w:val="caption"/>
    <w:basedOn w:val="Normal"/>
    <w:next w:val="Normal"/>
    <w:uiPriority w:val="35"/>
    <w:unhideWhenUsed/>
    <w:qFormat/>
    <w:rsid w:val="006471AB"/>
    <w:pPr>
      <w:framePr w:wrap="notBeside" w:vAnchor="text" w:hAnchor="text" w:y="1"/>
      <w:widowControl w:val="0"/>
      <w:autoSpaceDE w:val="0"/>
      <w:autoSpaceDN w:val="0"/>
      <w:spacing w:line="240" w:lineRule="auto"/>
      <w:jc w:val="center"/>
    </w:pPr>
    <w:rPr>
      <w:rFonts w:eastAsia="Arial" w:cs="Arial"/>
      <w:iCs/>
      <w:color w:val="000000" w:themeColor="text1"/>
      <w:sz w:val="20"/>
      <w:szCs w:val="18"/>
      <w:lang w:val="pt-PT"/>
    </w:rPr>
  </w:style>
  <w:style w:type="character" w:customStyle="1" w:styleId="Ttulo2Char">
    <w:name w:val="Título 2 Char"/>
    <w:basedOn w:val="Fontepargpadro"/>
    <w:link w:val="Ttulo2"/>
    <w:uiPriority w:val="9"/>
    <w:rsid w:val="005B4075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5B4075"/>
    <w:rPr>
      <w:rFonts w:ascii="Times New Roman" w:eastAsiaTheme="majorEastAsia" w:hAnsi="Times New Roman" w:cstheme="majorBidi"/>
      <w:sz w:val="24"/>
      <w:szCs w:val="24"/>
    </w:rPr>
  </w:style>
  <w:style w:type="character" w:styleId="TextodoEspaoReservado">
    <w:name w:val="Placeholder Text"/>
    <w:basedOn w:val="Fontepargpadro"/>
    <w:uiPriority w:val="99"/>
    <w:semiHidden/>
    <w:rsid w:val="006A0638"/>
    <w:rPr>
      <w:color w:val="808080"/>
    </w:rPr>
  </w:style>
  <w:style w:type="table" w:styleId="Tabelacomgrade">
    <w:name w:val="Table Grid"/>
    <w:basedOn w:val="Tabelanormal"/>
    <w:uiPriority w:val="39"/>
    <w:rsid w:val="00A03B6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8279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82</TotalTime>
  <Pages>1</Pages>
  <Words>1097</Words>
  <Characters>5930</Characters>
  <Application>Microsoft Office Word</Application>
  <DocSecurity>0</DocSecurity>
  <Lines>49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lan Clemente de Souza</dc:creator>
  <cp:keywords/>
  <dc:description/>
  <cp:lastModifiedBy>Allan Clemente de Souza</cp:lastModifiedBy>
  <cp:revision>12</cp:revision>
  <dcterms:created xsi:type="dcterms:W3CDTF">2021-01-14T13:42:00Z</dcterms:created>
  <dcterms:modified xsi:type="dcterms:W3CDTF">2021-01-17T0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271c8a05-4bb7-31df-ba6d-7d9db2201ede</vt:lpwstr>
  </property>
  <property fmtid="{D5CDD505-2E9C-101B-9397-08002B2CF9AE}" pid="4" name="Mendeley Citation Style_1">
    <vt:lpwstr>http://www.zotero.org/styles/universidade-federal-de-sergipe-departamento-de-engenharia-de-producao-abnt</vt:lpwstr>
  </property>
</Properties>
</file>